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012639" w14:textId="0D8BCB92" w:rsidR="00E257D7" w:rsidRDefault="004442EB" w:rsidP="004442EB">
      <w:pPr>
        <w:pStyle w:val="Title"/>
      </w:pPr>
      <w:r>
        <w:t xml:space="preserve">A Systematic Review of the Effects of </w:t>
      </w:r>
      <w:r w:rsidR="007121E4">
        <w:t xml:space="preserve">Implementing </w:t>
      </w:r>
      <w:r>
        <w:t>Clinical Pathways Supported by Health Information Technologies</w:t>
      </w:r>
    </w:p>
    <w:p w14:paraId="1E94E8BA" w14:textId="51B0F3D9" w:rsidR="004442EB" w:rsidRDefault="004442EB" w:rsidP="004442EB"/>
    <w:p w14:paraId="2568C90B" w14:textId="2890B6A7" w:rsidR="004442EB" w:rsidRPr="00B97B08" w:rsidRDefault="004442EB" w:rsidP="004442EB">
      <w:pPr>
        <w:pStyle w:val="Subtitle"/>
        <w:rPr>
          <w:rFonts w:ascii="Calibri" w:hAnsi="Calibri"/>
          <w:sz w:val="22"/>
          <w:szCs w:val="22"/>
        </w:rPr>
      </w:pPr>
      <w:r w:rsidRPr="007E4E05">
        <w:rPr>
          <w:rFonts w:ascii="Calibri" w:hAnsi="Calibri"/>
          <w:sz w:val="22"/>
          <w:szCs w:val="22"/>
        </w:rPr>
        <w:t>Dr Matthew</w:t>
      </w:r>
      <w:r w:rsidR="00D44BA4">
        <w:rPr>
          <w:rFonts w:ascii="Calibri" w:hAnsi="Calibri"/>
          <w:sz w:val="22"/>
          <w:szCs w:val="22"/>
        </w:rPr>
        <w:t xml:space="preserve"> T</w:t>
      </w:r>
      <w:r w:rsidRPr="007E4E05">
        <w:rPr>
          <w:rFonts w:ascii="Calibri" w:hAnsi="Calibri"/>
          <w:sz w:val="22"/>
          <w:szCs w:val="22"/>
        </w:rPr>
        <w:t xml:space="preserve"> Neame</w:t>
      </w:r>
      <w:r w:rsidRPr="007E4E05">
        <w:rPr>
          <w:rFonts w:ascii="Calibri" w:hAnsi="Calibri"/>
          <w:sz w:val="22"/>
          <w:szCs w:val="22"/>
          <w:vertAlign w:val="superscript"/>
        </w:rPr>
        <w:t>1</w:t>
      </w:r>
      <w:r w:rsidRPr="009423C0">
        <w:rPr>
          <w:rFonts w:ascii="Calibri" w:hAnsi="Calibri"/>
          <w:sz w:val="22"/>
          <w:szCs w:val="22"/>
        </w:rPr>
        <w:t xml:space="preserve"> </w:t>
      </w:r>
      <w:r>
        <w:rPr>
          <w:rFonts w:ascii="Calibri" w:hAnsi="Calibri"/>
          <w:sz w:val="22"/>
          <w:szCs w:val="22"/>
        </w:rPr>
        <w:t>MBChB</w:t>
      </w:r>
      <w:r w:rsidRPr="007E4E05">
        <w:rPr>
          <w:rFonts w:ascii="Calibri" w:hAnsi="Calibri"/>
          <w:sz w:val="22"/>
          <w:szCs w:val="22"/>
        </w:rPr>
        <w:t>,</w:t>
      </w:r>
      <w:r w:rsidR="00564E38">
        <w:rPr>
          <w:rFonts w:ascii="Calibri" w:hAnsi="Calibri"/>
          <w:sz w:val="22"/>
          <w:szCs w:val="22"/>
        </w:rPr>
        <w:t xml:space="preserve"> Mr</w:t>
      </w:r>
      <w:r>
        <w:rPr>
          <w:rFonts w:ascii="Calibri" w:hAnsi="Calibri"/>
          <w:sz w:val="22"/>
          <w:szCs w:val="22"/>
        </w:rPr>
        <w:t xml:space="preserve"> Jerry Chacko</w:t>
      </w:r>
      <w:r>
        <w:rPr>
          <w:rFonts w:ascii="Calibri" w:hAnsi="Calibri"/>
          <w:sz w:val="22"/>
          <w:szCs w:val="22"/>
          <w:vertAlign w:val="superscript"/>
        </w:rPr>
        <w:t>2</w:t>
      </w:r>
      <w:r>
        <w:rPr>
          <w:rFonts w:ascii="Calibri" w:hAnsi="Calibri"/>
          <w:sz w:val="22"/>
          <w:szCs w:val="22"/>
        </w:rPr>
        <w:t>,</w:t>
      </w:r>
      <w:r w:rsidRPr="007E4E05">
        <w:rPr>
          <w:rFonts w:ascii="Calibri" w:hAnsi="Calibri"/>
          <w:sz w:val="22"/>
          <w:szCs w:val="22"/>
        </w:rPr>
        <w:t xml:space="preserve"> </w:t>
      </w:r>
      <w:r w:rsidR="00564E38">
        <w:rPr>
          <w:rFonts w:ascii="Calibri" w:hAnsi="Calibri"/>
          <w:sz w:val="22"/>
          <w:szCs w:val="22"/>
        </w:rPr>
        <w:t xml:space="preserve">Ms Anna </w:t>
      </w:r>
      <w:r w:rsidR="00FA0294">
        <w:rPr>
          <w:rFonts w:ascii="Calibri" w:hAnsi="Calibri"/>
          <w:sz w:val="22"/>
          <w:szCs w:val="22"/>
        </w:rPr>
        <w:t>E Surace</w:t>
      </w:r>
      <w:r w:rsidR="00564E38">
        <w:rPr>
          <w:rFonts w:ascii="Calibri" w:hAnsi="Calibri"/>
          <w:sz w:val="22"/>
          <w:szCs w:val="22"/>
          <w:vertAlign w:val="superscript"/>
        </w:rPr>
        <w:t>2</w:t>
      </w:r>
      <w:r w:rsidR="00FA0294">
        <w:rPr>
          <w:rFonts w:ascii="Calibri" w:hAnsi="Calibri"/>
          <w:sz w:val="22"/>
          <w:szCs w:val="22"/>
          <w:vertAlign w:val="superscript"/>
        </w:rPr>
        <w:t xml:space="preserve"> </w:t>
      </w:r>
      <w:r w:rsidR="00FA0294">
        <w:rPr>
          <w:rFonts w:ascii="Calibri" w:hAnsi="Calibri"/>
          <w:sz w:val="22"/>
          <w:szCs w:val="22"/>
        </w:rPr>
        <w:t>MSc,</w:t>
      </w:r>
      <w:r w:rsidR="00564E38">
        <w:rPr>
          <w:rFonts w:ascii="Calibri" w:hAnsi="Calibri"/>
          <w:sz w:val="22"/>
          <w:szCs w:val="22"/>
        </w:rPr>
        <w:t xml:space="preserve"> </w:t>
      </w:r>
      <w:r w:rsidRPr="007E4E05">
        <w:rPr>
          <w:rFonts w:ascii="Calibri" w:hAnsi="Calibri"/>
          <w:sz w:val="22"/>
          <w:szCs w:val="22"/>
        </w:rPr>
        <w:t xml:space="preserve">Dr Ian </w:t>
      </w:r>
      <w:r w:rsidR="00D44BA4">
        <w:rPr>
          <w:rFonts w:ascii="Calibri" w:hAnsi="Calibri"/>
          <w:sz w:val="22"/>
          <w:szCs w:val="22"/>
        </w:rPr>
        <w:t xml:space="preserve">P </w:t>
      </w:r>
      <w:r w:rsidRPr="007E4E05">
        <w:rPr>
          <w:rFonts w:ascii="Calibri" w:hAnsi="Calibri"/>
          <w:sz w:val="22"/>
          <w:szCs w:val="22"/>
        </w:rPr>
        <w:t>Sinha</w:t>
      </w:r>
      <w:r w:rsidRPr="007E4E05">
        <w:rPr>
          <w:rFonts w:ascii="Calibri" w:hAnsi="Calibri"/>
          <w:sz w:val="22"/>
          <w:szCs w:val="22"/>
          <w:vertAlign w:val="superscript"/>
        </w:rPr>
        <w:t>1*</w:t>
      </w:r>
      <w:r>
        <w:rPr>
          <w:rFonts w:ascii="Calibri" w:hAnsi="Calibri"/>
          <w:sz w:val="22"/>
          <w:szCs w:val="22"/>
          <w:vertAlign w:val="superscript"/>
        </w:rPr>
        <w:t xml:space="preserve"> </w:t>
      </w:r>
      <w:r>
        <w:rPr>
          <w:rFonts w:ascii="Calibri" w:hAnsi="Calibri"/>
          <w:sz w:val="22"/>
          <w:szCs w:val="22"/>
        </w:rPr>
        <w:t>PhD</w:t>
      </w:r>
      <w:r w:rsidRPr="007E4E05">
        <w:rPr>
          <w:rFonts w:ascii="Calibri" w:hAnsi="Calibri"/>
          <w:sz w:val="22"/>
          <w:szCs w:val="22"/>
        </w:rPr>
        <w:t>, Dr Daniel B Hawcutt</w:t>
      </w:r>
      <w:r w:rsidRPr="007E4E05">
        <w:rPr>
          <w:rFonts w:ascii="Calibri" w:hAnsi="Calibri"/>
          <w:sz w:val="22"/>
          <w:szCs w:val="22"/>
          <w:vertAlign w:val="superscript"/>
        </w:rPr>
        <w:t>2,3*</w:t>
      </w:r>
      <w:r>
        <w:rPr>
          <w:rFonts w:ascii="Calibri" w:hAnsi="Calibri"/>
          <w:sz w:val="22"/>
          <w:szCs w:val="22"/>
        </w:rPr>
        <w:t xml:space="preserve"> MD</w:t>
      </w:r>
    </w:p>
    <w:p w14:paraId="3FF56272" w14:textId="77777777" w:rsidR="004442EB" w:rsidRPr="0055017C" w:rsidRDefault="004442EB" w:rsidP="004442EB">
      <w:r>
        <w:t>*Joint senior author</w:t>
      </w:r>
    </w:p>
    <w:p w14:paraId="43CE72C6" w14:textId="77777777" w:rsidR="004442EB" w:rsidRPr="0055017C" w:rsidRDefault="004442EB" w:rsidP="004442EB">
      <w:r w:rsidRPr="0055017C">
        <w:t>Affiliations:</w:t>
      </w:r>
    </w:p>
    <w:p w14:paraId="6215FB15" w14:textId="780613A3" w:rsidR="004442EB" w:rsidRDefault="004442EB" w:rsidP="004442EB">
      <w:r>
        <w:t xml:space="preserve">1: </w:t>
      </w:r>
      <w:r w:rsidR="00564E38">
        <w:t xml:space="preserve">Global Digital Exemplar Programme, </w:t>
      </w:r>
      <w:r>
        <w:t>Alder Hey Children’s Hospital, Liverpool</w:t>
      </w:r>
      <w:r w:rsidR="008B42AA">
        <w:t>, UK</w:t>
      </w:r>
    </w:p>
    <w:p w14:paraId="004E36B7" w14:textId="2B3095F2" w:rsidR="004442EB" w:rsidRDefault="004442EB" w:rsidP="004442EB">
      <w:r>
        <w:t>2: Department of Women’s and Children’s Health, Institute of Translational Medicine, University of Liverpool</w:t>
      </w:r>
      <w:r w:rsidR="008B42AA">
        <w:t>, UK</w:t>
      </w:r>
    </w:p>
    <w:p w14:paraId="5395B50A" w14:textId="6A5144EA" w:rsidR="004442EB" w:rsidRDefault="004442EB" w:rsidP="004442EB">
      <w:r>
        <w:t>3: NIHR Alder Hey Clinical Research Facility</w:t>
      </w:r>
      <w:r w:rsidR="008B42AA">
        <w:t>, Liverpool, UK</w:t>
      </w:r>
    </w:p>
    <w:p w14:paraId="314F2111" w14:textId="77777777" w:rsidR="004442EB" w:rsidRDefault="004442EB" w:rsidP="004442EB"/>
    <w:p w14:paraId="43B468A2" w14:textId="5EC5D59A" w:rsidR="004442EB" w:rsidRDefault="004442EB" w:rsidP="004442EB">
      <w:r w:rsidRPr="008B42AA">
        <w:rPr>
          <w:rStyle w:val="Heading3Char"/>
        </w:rPr>
        <w:t>Short title:</w:t>
      </w:r>
      <w:r>
        <w:t xml:space="preserve"> </w:t>
      </w:r>
      <w:r w:rsidR="007121E4">
        <w:t>Clinical Pathways and Health Informatics</w:t>
      </w:r>
      <w:r>
        <w:t xml:space="preserve">, </w:t>
      </w:r>
      <w:r w:rsidR="007121E4">
        <w:t>A</w:t>
      </w:r>
      <w:r>
        <w:t xml:space="preserve"> </w:t>
      </w:r>
      <w:r w:rsidR="007121E4">
        <w:t>S</w:t>
      </w:r>
      <w:r>
        <w:t xml:space="preserve">ystematic </w:t>
      </w:r>
      <w:r w:rsidR="007121E4">
        <w:t>R</w:t>
      </w:r>
      <w:r>
        <w:t>eview</w:t>
      </w:r>
    </w:p>
    <w:p w14:paraId="7B1EF86C" w14:textId="77777777" w:rsidR="004442EB" w:rsidRDefault="004442EB" w:rsidP="004442EB"/>
    <w:p w14:paraId="6E2D44D0" w14:textId="77777777" w:rsidR="004442EB" w:rsidRPr="0055017C" w:rsidRDefault="004442EB" w:rsidP="008B42AA">
      <w:pPr>
        <w:pStyle w:val="Heading3"/>
      </w:pPr>
      <w:r w:rsidRPr="0055017C">
        <w:t>Corresponding author:</w:t>
      </w:r>
    </w:p>
    <w:p w14:paraId="59B5C9E2" w14:textId="77777777" w:rsidR="004442EB" w:rsidRPr="0055017C" w:rsidRDefault="004442EB" w:rsidP="004442EB">
      <w:r w:rsidRPr="0055017C">
        <w:t>Daniel Hawcutt, University of Liverpool, Alder Hey Children’s Hospital, Eaton Road, Liverpool, L12 2AP. Email: Dhawcutt@liverpool.ac.uk   Tel: 0044 1512284811</w:t>
      </w:r>
    </w:p>
    <w:p w14:paraId="2E0ED9B7" w14:textId="5D5DED19" w:rsidR="004442EB" w:rsidRPr="0055017C" w:rsidRDefault="004442EB" w:rsidP="004442EB">
      <w:r w:rsidRPr="008B42AA">
        <w:rPr>
          <w:rStyle w:val="Heading3Char"/>
        </w:rPr>
        <w:t>Word Count:</w:t>
      </w:r>
      <w:r w:rsidRPr="0055017C">
        <w:t xml:space="preserve"> </w:t>
      </w:r>
      <w:r w:rsidR="001C384C" w:rsidRPr="001C384C">
        <w:rPr>
          <w:highlight w:val="yellow"/>
        </w:rPr>
        <w:t>XX</w:t>
      </w:r>
    </w:p>
    <w:p w14:paraId="0C87A23A" w14:textId="724B5CE1" w:rsidR="004442EB" w:rsidRDefault="004442EB" w:rsidP="004442EB"/>
    <w:p w14:paraId="04A03200" w14:textId="77777777" w:rsidR="008B42AA" w:rsidRDefault="008B42AA" w:rsidP="008B42AA">
      <w:pPr>
        <w:pStyle w:val="Heading3"/>
      </w:pPr>
      <w:r>
        <w:t>Key Words</w:t>
      </w:r>
    </w:p>
    <w:p w14:paraId="10AADED4" w14:textId="568B5FD3" w:rsidR="008B42AA" w:rsidRDefault="008B42AA" w:rsidP="008B42AA">
      <w:r>
        <w:t>C</w:t>
      </w:r>
      <w:r w:rsidR="00FA0294">
        <w:t>riti</w:t>
      </w:r>
      <w:r>
        <w:t>cal Pathways</w:t>
      </w:r>
    </w:p>
    <w:p w14:paraId="063320AB" w14:textId="77777777" w:rsidR="008B42AA" w:rsidRDefault="008B42AA" w:rsidP="008B42AA">
      <w:r>
        <w:t>Medical Informatics</w:t>
      </w:r>
    </w:p>
    <w:p w14:paraId="7278F5B1" w14:textId="59AD4D88" w:rsidR="008B42AA" w:rsidRPr="008B4E93" w:rsidRDefault="00FA0294" w:rsidP="008B42AA">
      <w:r>
        <w:t>Evidence-Based Medicine</w:t>
      </w:r>
    </w:p>
    <w:p w14:paraId="50370E83" w14:textId="6B348B48" w:rsidR="007121E4" w:rsidRDefault="007121E4" w:rsidP="004442EB"/>
    <w:p w14:paraId="59D0453C" w14:textId="25FD0735" w:rsidR="007121E4" w:rsidRDefault="007121E4" w:rsidP="004442EB"/>
    <w:p w14:paraId="770A521E" w14:textId="61FD4F3E" w:rsidR="007121E4" w:rsidRDefault="007121E4" w:rsidP="004442EB"/>
    <w:p w14:paraId="4097BB06" w14:textId="1BF535DC" w:rsidR="007121E4" w:rsidRDefault="007121E4" w:rsidP="007121E4">
      <w:pPr>
        <w:pStyle w:val="Heading1"/>
      </w:pPr>
      <w:r>
        <w:lastRenderedPageBreak/>
        <w:t>Abstract</w:t>
      </w:r>
    </w:p>
    <w:p w14:paraId="524AADFC" w14:textId="2F22CF04" w:rsidR="007121E4" w:rsidRDefault="007121E4" w:rsidP="001C384C">
      <w:pPr>
        <w:pStyle w:val="Heading3"/>
        <w:spacing w:line="360" w:lineRule="auto"/>
        <w:rPr>
          <w:shd w:val="clear" w:color="auto" w:fill="FFFFFF"/>
        </w:rPr>
      </w:pPr>
      <w:r>
        <w:rPr>
          <w:shd w:val="clear" w:color="auto" w:fill="FFFFFF"/>
        </w:rPr>
        <w:t xml:space="preserve">Objective </w:t>
      </w:r>
    </w:p>
    <w:p w14:paraId="53639A49" w14:textId="221458E1" w:rsidR="007121E4" w:rsidRDefault="00EB3A12" w:rsidP="001C384C">
      <w:pPr>
        <w:spacing w:line="360" w:lineRule="auto"/>
        <w:rPr>
          <w:color w:val="2A2A2A"/>
          <w:shd w:val="clear" w:color="auto" w:fill="FFFFFF"/>
        </w:rPr>
      </w:pPr>
      <w:r>
        <w:rPr>
          <w:color w:val="2A2A2A"/>
          <w:shd w:val="clear" w:color="auto" w:fill="FFFFFF"/>
        </w:rPr>
        <w:t>Health Information Technology (</w:t>
      </w:r>
      <w:r w:rsidRPr="00EB3A12">
        <w:rPr>
          <w:color w:val="2A2A2A"/>
          <w:shd w:val="clear" w:color="auto" w:fill="FFFFFF"/>
        </w:rPr>
        <w:t>HIT</w:t>
      </w:r>
      <w:r>
        <w:rPr>
          <w:color w:val="2A2A2A"/>
          <w:shd w:val="clear" w:color="auto" w:fill="FFFFFF"/>
        </w:rPr>
        <w:t>)</w:t>
      </w:r>
      <w:r w:rsidRPr="00EB3A12">
        <w:rPr>
          <w:color w:val="2A2A2A"/>
          <w:shd w:val="clear" w:color="auto" w:fill="FFFFFF"/>
        </w:rPr>
        <w:t xml:space="preserve"> interventions include electronic patient records, prescribing and ordering systems</w:t>
      </w:r>
      <w:r>
        <w:rPr>
          <w:color w:val="2A2A2A"/>
          <w:shd w:val="clear" w:color="auto" w:fill="FFFFFF"/>
        </w:rPr>
        <w:t>.</w:t>
      </w:r>
      <w:r w:rsidRPr="00EB3A12">
        <w:rPr>
          <w:color w:val="2A2A2A"/>
          <w:shd w:val="clear" w:color="auto" w:fill="FFFFFF"/>
        </w:rPr>
        <w:t xml:space="preserve"> </w:t>
      </w:r>
      <w:r w:rsidR="007121E4">
        <w:rPr>
          <w:color w:val="2A2A2A"/>
          <w:shd w:val="clear" w:color="auto" w:fill="FFFFFF"/>
        </w:rPr>
        <w:t>Clinical pathways are</w:t>
      </w:r>
      <w:r w:rsidR="00067EF8">
        <w:rPr>
          <w:color w:val="2A2A2A"/>
          <w:shd w:val="clear" w:color="auto" w:fill="FFFFFF"/>
        </w:rPr>
        <w:t xml:space="preserve"> structured plans of care </w:t>
      </w:r>
      <w:r w:rsidR="004B2893">
        <w:rPr>
          <w:color w:val="2A2A2A"/>
          <w:shd w:val="clear" w:color="auto" w:fill="FFFFFF"/>
        </w:rPr>
        <w:t xml:space="preserve">that </w:t>
      </w:r>
      <w:r w:rsidR="009D224E">
        <w:rPr>
          <w:color w:val="2A2A2A"/>
          <w:shd w:val="clear" w:color="auto" w:fill="FFFFFF"/>
        </w:rPr>
        <w:t>enable</w:t>
      </w:r>
      <w:r w:rsidR="004B2893">
        <w:rPr>
          <w:color w:val="2A2A2A"/>
          <w:shd w:val="clear" w:color="auto" w:fill="FFFFFF"/>
        </w:rPr>
        <w:t xml:space="preserve"> </w:t>
      </w:r>
      <w:r w:rsidR="009D224E">
        <w:rPr>
          <w:color w:val="2A2A2A"/>
          <w:shd w:val="clear" w:color="auto" w:fill="FFFFFF"/>
        </w:rPr>
        <w:t xml:space="preserve">the delivery </w:t>
      </w:r>
      <w:r w:rsidR="004B2893">
        <w:rPr>
          <w:color w:val="2A2A2A"/>
          <w:shd w:val="clear" w:color="auto" w:fill="FFFFFF"/>
        </w:rPr>
        <w:t xml:space="preserve">of </w:t>
      </w:r>
      <w:r w:rsidR="004B2893">
        <w:t xml:space="preserve">evidence-based </w:t>
      </w:r>
      <w:r w:rsidR="00067EF8">
        <w:rPr>
          <w:color w:val="2A2A2A"/>
          <w:shd w:val="clear" w:color="auto" w:fill="FFFFFF"/>
        </w:rPr>
        <w:t>healthcare.</w:t>
      </w:r>
      <w:r w:rsidR="009D224E">
        <w:t xml:space="preserve"> </w:t>
      </w:r>
      <w:r w:rsidR="007121E4">
        <w:rPr>
          <w:color w:val="2A2A2A"/>
          <w:shd w:val="clear" w:color="auto" w:fill="FFFFFF"/>
        </w:rPr>
        <w:t xml:space="preserve">Our objective </w:t>
      </w:r>
      <w:r w:rsidR="00217E3B">
        <w:rPr>
          <w:color w:val="2A2A2A"/>
          <w:shd w:val="clear" w:color="auto" w:fill="FFFFFF"/>
        </w:rPr>
        <w:t>w</w:t>
      </w:r>
      <w:r w:rsidR="006E4DF1">
        <w:rPr>
          <w:color w:val="2A2A2A"/>
          <w:shd w:val="clear" w:color="auto" w:fill="FFFFFF"/>
        </w:rPr>
        <w:t>as</w:t>
      </w:r>
      <w:r w:rsidR="007121E4">
        <w:rPr>
          <w:color w:val="2A2A2A"/>
          <w:shd w:val="clear" w:color="auto" w:fill="FFFFFF"/>
        </w:rPr>
        <w:t xml:space="preserve"> to systematically </w:t>
      </w:r>
      <w:r w:rsidR="00067EF8">
        <w:rPr>
          <w:color w:val="2A2A2A"/>
          <w:shd w:val="clear" w:color="auto" w:fill="FFFFFF"/>
        </w:rPr>
        <w:t>review</w:t>
      </w:r>
      <w:r w:rsidR="007121E4">
        <w:rPr>
          <w:color w:val="2A2A2A"/>
          <w:shd w:val="clear" w:color="auto" w:fill="FFFFFF"/>
        </w:rPr>
        <w:t xml:space="preserve"> </w:t>
      </w:r>
      <w:r w:rsidR="00CD192E">
        <w:rPr>
          <w:color w:val="2A2A2A"/>
          <w:shd w:val="clear" w:color="auto" w:fill="FFFFFF"/>
        </w:rPr>
        <w:t>the effects of</w:t>
      </w:r>
      <w:r w:rsidR="00030A78">
        <w:rPr>
          <w:color w:val="2A2A2A"/>
          <w:shd w:val="clear" w:color="auto" w:fill="FFFFFF"/>
        </w:rPr>
        <w:t xml:space="preserve"> </w:t>
      </w:r>
      <w:r w:rsidR="004C4544">
        <w:rPr>
          <w:color w:val="2A2A2A"/>
          <w:shd w:val="clear" w:color="auto" w:fill="FFFFFF"/>
        </w:rPr>
        <w:t>implement</w:t>
      </w:r>
      <w:r w:rsidR="00CD192E">
        <w:rPr>
          <w:color w:val="2A2A2A"/>
          <w:shd w:val="clear" w:color="auto" w:fill="FFFFFF"/>
        </w:rPr>
        <w:t>ing</w:t>
      </w:r>
      <w:r w:rsidR="007121E4">
        <w:rPr>
          <w:color w:val="2A2A2A"/>
          <w:shd w:val="clear" w:color="auto" w:fill="FFFFFF"/>
        </w:rPr>
        <w:t xml:space="preserve"> HIT supported clinical pathways</w:t>
      </w:r>
      <w:r w:rsidR="00217E3B">
        <w:rPr>
          <w:color w:val="2A2A2A"/>
          <w:shd w:val="clear" w:color="auto" w:fill="FFFFFF"/>
        </w:rPr>
        <w:t>.</w:t>
      </w:r>
    </w:p>
    <w:p w14:paraId="16AB9B72" w14:textId="63AF9042" w:rsidR="00067EF8" w:rsidRDefault="005D145A" w:rsidP="001C384C">
      <w:pPr>
        <w:pStyle w:val="Heading3"/>
        <w:spacing w:line="360" w:lineRule="auto"/>
        <w:rPr>
          <w:shd w:val="clear" w:color="auto" w:fill="FFFFFF"/>
        </w:rPr>
      </w:pPr>
      <w:r>
        <w:rPr>
          <w:shd w:val="clear" w:color="auto" w:fill="FFFFFF"/>
        </w:rPr>
        <w:t>Material and Methods</w:t>
      </w:r>
    </w:p>
    <w:p w14:paraId="507141D4" w14:textId="445C6CD7" w:rsidR="00E3594C" w:rsidRPr="00E3594C" w:rsidRDefault="00980F27" w:rsidP="005D145A">
      <w:pPr>
        <w:spacing w:line="360" w:lineRule="auto"/>
      </w:pPr>
      <w:r>
        <w:t>A systematic review protocol was developed</w:t>
      </w:r>
      <w:r w:rsidR="0059154C">
        <w:t xml:space="preserve"> including</w:t>
      </w:r>
      <w:r>
        <w:t xml:space="preserve"> search</w:t>
      </w:r>
      <w:r w:rsidR="0059154C">
        <w:t>es of</w:t>
      </w:r>
      <w:r w:rsidR="00D0044A">
        <w:t xml:space="preserve"> the MEDLINE</w:t>
      </w:r>
      <w:r w:rsidR="0006209E">
        <w:t>,</w:t>
      </w:r>
      <w:r w:rsidR="00D0044A">
        <w:t xml:space="preserve"> EMBASE and Cochrane (CENTRAL) databases</w:t>
      </w:r>
      <w:r w:rsidR="00E3594C">
        <w:t>.</w:t>
      </w:r>
      <w:r w:rsidR="002F04E4">
        <w:t xml:space="preserve"> </w:t>
      </w:r>
      <w:r w:rsidR="00E3594C">
        <w:t xml:space="preserve">We recorded </w:t>
      </w:r>
      <w:r w:rsidR="005D145A">
        <w:t>data</w:t>
      </w:r>
      <w:r w:rsidR="00E3594C">
        <w:t xml:space="preserve"> relating to study design, participant, intervention and outcome characteristics and formal</w:t>
      </w:r>
      <w:r w:rsidR="00B7777C">
        <w:t>ly assessed</w:t>
      </w:r>
      <w:r w:rsidR="00E3594C">
        <w:t xml:space="preserve"> risk of bias.</w:t>
      </w:r>
    </w:p>
    <w:p w14:paraId="72CF09AD" w14:textId="37693FC0" w:rsidR="00D0044A" w:rsidRDefault="00D0044A" w:rsidP="001C384C">
      <w:pPr>
        <w:pStyle w:val="Heading3"/>
        <w:spacing w:line="360" w:lineRule="auto"/>
      </w:pPr>
      <w:r>
        <w:t>Results</w:t>
      </w:r>
    </w:p>
    <w:p w14:paraId="7FE760B3" w14:textId="5F201150" w:rsidR="0045534B" w:rsidRDefault="0006209E" w:rsidP="001C384C">
      <w:pPr>
        <w:spacing w:line="360" w:lineRule="auto"/>
      </w:pPr>
      <w:r>
        <w:t>Forty-four</w:t>
      </w:r>
      <w:r w:rsidR="00980F27">
        <w:t xml:space="preserve"> studies </w:t>
      </w:r>
      <w:r w:rsidR="00C539F6">
        <w:t xml:space="preserve">involving over </w:t>
      </w:r>
      <w:r>
        <w:t>270</w:t>
      </w:r>
      <w:r w:rsidR="00C539F6">
        <w:t xml:space="preserve">,000 patients </w:t>
      </w:r>
      <w:r w:rsidR="00E3594C">
        <w:t>were included</w:t>
      </w:r>
      <w:r w:rsidR="00D0044A">
        <w:t xml:space="preserve">. </w:t>
      </w:r>
      <w:r w:rsidR="00B64CD1">
        <w:t>Investigation methodologies</w:t>
      </w:r>
      <w:r w:rsidR="001C384C">
        <w:t xml:space="preserve"> </w:t>
      </w:r>
      <w:r w:rsidR="0045534B">
        <w:t>included before-after</w:t>
      </w:r>
      <w:r w:rsidR="001C384C">
        <w:t xml:space="preserve"> </w:t>
      </w:r>
      <w:r w:rsidR="0045534B">
        <w:t>(</w:t>
      </w:r>
      <w:r w:rsidR="001C384C" w:rsidRPr="001C384C">
        <w:t>1</w:t>
      </w:r>
      <w:r>
        <w:t>6</w:t>
      </w:r>
      <w:r w:rsidR="001C384C" w:rsidRPr="001C384C">
        <w:t>/</w:t>
      </w:r>
      <w:r>
        <w:t xml:space="preserve">44 </w:t>
      </w:r>
      <w:r w:rsidR="001C384C" w:rsidRPr="001C384C">
        <w:t xml:space="preserve"> (</w:t>
      </w:r>
      <w:r>
        <w:t>36.3</w:t>
      </w:r>
      <w:r w:rsidR="001C384C" w:rsidRPr="001C384C">
        <w:t>%)</w:t>
      </w:r>
      <w:r w:rsidR="0045534B">
        <w:t xml:space="preserve">), </w:t>
      </w:r>
      <w:r w:rsidR="0045534B" w:rsidRPr="001C384C">
        <w:t>non-comparative</w:t>
      </w:r>
      <w:r w:rsidR="0045534B">
        <w:t xml:space="preserve"> (</w:t>
      </w:r>
      <w:r>
        <w:t>14/44 (31.8%)</w:t>
      </w:r>
      <w:r w:rsidR="0045534B">
        <w:t>),</w:t>
      </w:r>
      <w:r>
        <w:t xml:space="preserve"> </w:t>
      </w:r>
      <w:r w:rsidR="0045534B">
        <w:t>interrupted time series (</w:t>
      </w:r>
      <w:r w:rsidR="001C384C" w:rsidRPr="001C384C">
        <w:t>5/</w:t>
      </w:r>
      <w:r w:rsidR="0045534B">
        <w:t>44</w:t>
      </w:r>
      <w:r w:rsidR="001C384C" w:rsidRPr="001C384C">
        <w:t xml:space="preserve"> (</w:t>
      </w:r>
      <w:r w:rsidR="0045534B">
        <w:t>11.4</w:t>
      </w:r>
      <w:r w:rsidR="001C384C" w:rsidRPr="001C384C">
        <w:t>%)</w:t>
      </w:r>
      <w:r w:rsidR="0045534B">
        <w:t>,</w:t>
      </w:r>
      <w:r>
        <w:t xml:space="preserve"> retrospective cohort </w:t>
      </w:r>
      <w:r w:rsidR="0045534B">
        <w:t>(4/44 (9.1%)) cluster randomised (</w:t>
      </w:r>
      <w:r>
        <w:t>2/44 (4.5%)</w:t>
      </w:r>
      <w:r w:rsidR="0045534B">
        <w:t>)</w:t>
      </w:r>
      <w:r>
        <w:t xml:space="preserve"> controlled before-after</w:t>
      </w:r>
      <w:r w:rsidR="00B64CD1">
        <w:t xml:space="preserve"> (1/44 (2.3%))</w:t>
      </w:r>
      <w:r>
        <w:t xml:space="preserve">, prospective case-control </w:t>
      </w:r>
      <w:r w:rsidR="00B64CD1">
        <w:t xml:space="preserve">(1/44 (2.3%)) </w:t>
      </w:r>
      <w:r>
        <w:t xml:space="preserve">and prospective cohort </w:t>
      </w:r>
      <w:r w:rsidR="00B64CD1">
        <w:t xml:space="preserve">(1/44 (2.3%)) </w:t>
      </w:r>
      <w:r>
        <w:t>stud</w:t>
      </w:r>
      <w:r w:rsidR="00B64CD1">
        <w:t>y</w:t>
      </w:r>
      <w:r>
        <w:t xml:space="preserve"> </w:t>
      </w:r>
      <w:r w:rsidR="00B64CD1">
        <w:t>designs</w:t>
      </w:r>
      <w:r w:rsidR="0045534B">
        <w:t>.</w:t>
      </w:r>
    </w:p>
    <w:p w14:paraId="23770CFA" w14:textId="662CAE34" w:rsidR="001C384C" w:rsidRDefault="00A876C5" w:rsidP="001C384C">
      <w:pPr>
        <w:spacing w:line="360" w:lineRule="auto"/>
      </w:pPr>
      <w:r w:rsidRPr="00A876C5">
        <w:t xml:space="preserve">Clinical decision support (n = </w:t>
      </w:r>
      <w:r w:rsidR="0045534B">
        <w:t>25</w:t>
      </w:r>
      <w:r w:rsidR="00BB5999">
        <w:t>, 5</w:t>
      </w:r>
      <w:r w:rsidR="0045534B">
        <w:t>6.8</w:t>
      </w:r>
      <w:r w:rsidR="00BB5999">
        <w:t>%</w:t>
      </w:r>
      <w:r w:rsidRPr="00A876C5">
        <w:t>)</w:t>
      </w:r>
      <w:r w:rsidR="0045534B">
        <w:t>,</w:t>
      </w:r>
      <w:r w:rsidRPr="00A876C5">
        <w:t xml:space="preserve"> modified electronic documentation (n = </w:t>
      </w:r>
      <w:r w:rsidR="0045534B">
        <w:t>23</w:t>
      </w:r>
      <w:r w:rsidR="00BB5999">
        <w:t xml:space="preserve">, </w:t>
      </w:r>
      <w:r w:rsidR="0045534B">
        <w:t>52</w:t>
      </w:r>
      <w:r w:rsidR="00BB5999">
        <w:t>.</w:t>
      </w:r>
      <w:r w:rsidR="0045534B">
        <w:t>3</w:t>
      </w:r>
      <w:r w:rsidR="00BB5999">
        <w:t>%</w:t>
      </w:r>
      <w:r w:rsidRPr="00A876C5">
        <w:t xml:space="preserve">) </w:t>
      </w:r>
      <w:r w:rsidR="0045534B">
        <w:t xml:space="preserve">and Computerised Provider Order Entry </w:t>
      </w:r>
      <w:r w:rsidR="0045534B" w:rsidRPr="00A876C5">
        <w:t xml:space="preserve">(n = </w:t>
      </w:r>
      <w:r w:rsidR="0045534B">
        <w:t>23, 52.3%</w:t>
      </w:r>
      <w:r w:rsidR="0045534B" w:rsidRPr="00A876C5">
        <w:t xml:space="preserve">) </w:t>
      </w:r>
      <w:r w:rsidRPr="00A876C5">
        <w:t>were the most frequent</w:t>
      </w:r>
      <w:r w:rsidR="00030A78">
        <w:t>ly utilised</w:t>
      </w:r>
      <w:r w:rsidRPr="00A876C5">
        <w:t xml:space="preserve"> HIT interventions. </w:t>
      </w:r>
      <w:r w:rsidR="007D06A5">
        <w:t xml:space="preserve">The majority </w:t>
      </w:r>
      <w:r w:rsidR="00BB5999">
        <w:t xml:space="preserve">of studies (n = </w:t>
      </w:r>
      <w:r w:rsidR="0045534B">
        <w:t>38</w:t>
      </w:r>
      <w:r w:rsidR="00BB5999">
        <w:t>/</w:t>
      </w:r>
      <w:r w:rsidR="0045534B">
        <w:t>44</w:t>
      </w:r>
      <w:r w:rsidR="00BB5999">
        <w:t>, 8</w:t>
      </w:r>
      <w:r w:rsidR="0045534B">
        <w:t>6</w:t>
      </w:r>
      <w:r w:rsidR="00BB5999">
        <w:t>.</w:t>
      </w:r>
      <w:r w:rsidR="0045534B">
        <w:t>6</w:t>
      </w:r>
      <w:r w:rsidR="00BB5999">
        <w:t>%) reported benefits associated with HIT supported pathways</w:t>
      </w:r>
      <w:r w:rsidR="00B64CD1">
        <w:t>. These</w:t>
      </w:r>
      <w:r w:rsidR="0045534B">
        <w:t xml:space="preserve"> includ</w:t>
      </w:r>
      <w:r w:rsidR="00B64CD1">
        <w:t>ed</w:t>
      </w:r>
      <w:r w:rsidR="0045534B">
        <w:t xml:space="preserve"> reported improvements in objectively measured patient outcomes</w:t>
      </w:r>
      <w:r w:rsidR="00864F16">
        <w:t xml:space="preserve"> (15/44 (34.1%))</w:t>
      </w:r>
      <w:r w:rsidR="0045534B">
        <w:t>, quality of care and healthcare resource utilisation</w:t>
      </w:r>
      <w:r w:rsidR="00B64CD1">
        <w:t xml:space="preserve"> that were</w:t>
      </w:r>
      <w:r w:rsidR="0045534B">
        <w:t xml:space="preserve"> identified in a sub-group analysis of higher quality studies.</w:t>
      </w:r>
      <w:r w:rsidR="001C37F4">
        <w:t xml:space="preserve"> </w:t>
      </w:r>
    </w:p>
    <w:p w14:paraId="29200547" w14:textId="5B7D17AD" w:rsidR="007121E4" w:rsidRDefault="007121E4" w:rsidP="001C384C">
      <w:pPr>
        <w:pStyle w:val="Heading3"/>
        <w:spacing w:line="360" w:lineRule="auto"/>
        <w:rPr>
          <w:shd w:val="clear" w:color="auto" w:fill="FFFFFF"/>
        </w:rPr>
      </w:pPr>
      <w:r>
        <w:rPr>
          <w:shd w:val="clear" w:color="auto" w:fill="FFFFFF"/>
        </w:rPr>
        <w:t>Discussion</w:t>
      </w:r>
    </w:p>
    <w:p w14:paraId="61977B5A" w14:textId="77777777" w:rsidR="005D145A" w:rsidRDefault="00E3594C" w:rsidP="000438AA">
      <w:pPr>
        <w:spacing w:line="360" w:lineRule="auto"/>
      </w:pPr>
      <w:r>
        <w:t>Although m</w:t>
      </w:r>
      <w:r w:rsidR="008C2D4C">
        <w:t>ost</w:t>
      </w:r>
      <w:r w:rsidR="001A363F">
        <w:t xml:space="preserve"> studies reported improvements in outcomes </w:t>
      </w:r>
      <w:r w:rsidR="000438AA">
        <w:t xml:space="preserve">the </w:t>
      </w:r>
      <w:r w:rsidR="00030A78">
        <w:t xml:space="preserve">strength of </w:t>
      </w:r>
      <w:r w:rsidR="000438AA">
        <w:t xml:space="preserve">evidence was limited by the </w:t>
      </w:r>
      <w:r w:rsidR="00BC6D02">
        <w:t>study designs that were utilised</w:t>
      </w:r>
      <w:r>
        <w:t xml:space="preserve">. </w:t>
      </w:r>
    </w:p>
    <w:p w14:paraId="5586FF1E" w14:textId="77777777" w:rsidR="005D145A" w:rsidRDefault="005D145A" w:rsidP="005D145A">
      <w:pPr>
        <w:pStyle w:val="Heading3"/>
        <w:rPr>
          <w:shd w:val="clear" w:color="auto" w:fill="FFFFFF"/>
        </w:rPr>
      </w:pPr>
      <w:r>
        <w:rPr>
          <w:shd w:val="clear" w:color="auto" w:fill="FFFFFF"/>
        </w:rPr>
        <w:t>Conclusion</w:t>
      </w:r>
    </w:p>
    <w:p w14:paraId="60530B01" w14:textId="77777777" w:rsidR="008B42AA" w:rsidRDefault="00B7777C" w:rsidP="008B42AA">
      <w:pPr>
        <w:spacing w:line="360" w:lineRule="auto"/>
      </w:pPr>
      <w:r>
        <w:t>Ongoing evaluations</w:t>
      </w:r>
      <w:r w:rsidR="00B612E4">
        <w:t xml:space="preserve"> of </w:t>
      </w:r>
      <w:r w:rsidR="000438AA">
        <w:t xml:space="preserve">HIT supported clinical pathways </w:t>
      </w:r>
      <w:r>
        <w:t>are</w:t>
      </w:r>
      <w:r w:rsidR="00B612E4">
        <w:t xml:space="preserve"> </w:t>
      </w:r>
      <w:r>
        <w:t xml:space="preserve">justified </w:t>
      </w:r>
      <w:r w:rsidR="00CD192E">
        <w:t>but</w:t>
      </w:r>
      <w:r>
        <w:t xml:space="preserve"> would benefit from</w:t>
      </w:r>
      <w:r w:rsidR="00B612E4">
        <w:t xml:space="preserve"> </w:t>
      </w:r>
      <w:r>
        <w:t>s</w:t>
      </w:r>
      <w:r w:rsidR="00B612E4">
        <w:t>tudy</w:t>
      </w:r>
      <w:r w:rsidR="000438AA">
        <w:t xml:space="preserve"> designs that </w:t>
      </w:r>
      <w:r w:rsidR="00CD192E">
        <w:t xml:space="preserve">report key outcomes (including adverse events) and </w:t>
      </w:r>
      <w:r w:rsidR="000438AA">
        <w:t>minimise the risk of bias</w:t>
      </w:r>
      <w:r w:rsidR="00CD192E">
        <w:t>.</w:t>
      </w:r>
    </w:p>
    <w:p w14:paraId="06FFC770" w14:textId="77777777" w:rsidR="008B42AA" w:rsidRDefault="008B42AA" w:rsidP="008B42AA">
      <w:pPr>
        <w:spacing w:line="360" w:lineRule="auto"/>
      </w:pPr>
    </w:p>
    <w:p w14:paraId="250BCF9E" w14:textId="77777777" w:rsidR="008B42AA" w:rsidRDefault="008B42AA" w:rsidP="008B42AA">
      <w:pPr>
        <w:spacing w:line="360" w:lineRule="auto"/>
      </w:pPr>
    </w:p>
    <w:p w14:paraId="214CD58B" w14:textId="77777777" w:rsidR="008B42AA" w:rsidRDefault="008B42AA" w:rsidP="008B42AA">
      <w:pPr>
        <w:spacing w:line="360" w:lineRule="auto"/>
      </w:pPr>
    </w:p>
    <w:p w14:paraId="307A4871" w14:textId="10234142" w:rsidR="00DE0BD5" w:rsidRPr="008B42AA" w:rsidRDefault="008B42AA" w:rsidP="008B42AA">
      <w:pPr>
        <w:spacing w:line="360" w:lineRule="auto"/>
        <w:rPr>
          <w:b/>
        </w:rPr>
      </w:pPr>
      <w:r>
        <w:rPr>
          <w:b/>
        </w:rPr>
        <w:t>INTRODUCTION</w:t>
      </w:r>
    </w:p>
    <w:p w14:paraId="3C76A664" w14:textId="66CC4BEB" w:rsidR="004C4544" w:rsidRDefault="00E257D7" w:rsidP="001C37F4">
      <w:pPr>
        <w:spacing w:line="360" w:lineRule="auto"/>
      </w:pPr>
      <w:r>
        <w:t>Over the last decade</w:t>
      </w:r>
      <w:r w:rsidR="00DE32B3">
        <w:t>,</w:t>
      </w:r>
      <w:r>
        <w:t xml:space="preserve"> </w:t>
      </w:r>
      <w:r w:rsidR="00DE32B3">
        <w:t>h</w:t>
      </w:r>
      <w:r>
        <w:t>ealthcare providers in the USA and UK have been incentivised to implement Health Information Technologies (HIT) through legislat</w:t>
      </w:r>
      <w:r w:rsidR="00FE1257">
        <w:t>i</w:t>
      </w:r>
      <w:r w:rsidR="00BA636E">
        <w:t>ve</w:t>
      </w:r>
      <w:r>
        <w:t xml:space="preserve"> and funding stimulus packages. In 2016 the UK government allocated £4.2 billion ($5.8 billion) to develop the IT infrastructure in the National Health Service (NHS) </w:t>
      </w:r>
      <w:r>
        <w:fldChar w:fldCharType="begin"/>
      </w:r>
      <w:r w:rsidR="00D44BA4">
        <w:instrText xml:space="preserve"> ADDIN EN.CITE &lt;EndNote&gt;&lt;Cite&gt;&lt;Author&gt;England&lt;/Author&gt;&lt;Year&gt;2016&lt;/Year&gt;&lt;RecNum&gt;499&lt;/RecNum&gt;&lt;DisplayText&gt;[4]&lt;/DisplayText&gt;&lt;record&gt;&lt;rec-number&gt;499&lt;/rec-number&gt;&lt;foreign-keys&gt;&lt;key app="EN" db-id="w59t25p0y20pv6e2wxopspd0z2peddrsfdvx" timestamp="1521121179"&gt;499&lt;/key&gt;&lt;/foreign-keys&gt;&lt;ref-type name="Web Page"&gt;12&lt;/ref-type&gt;&lt;contributors&gt;&lt;authors&gt;&lt;author&gt;National Advisory Group on Health Information Technology in England&lt;/author&gt;&lt;/authors&gt;&lt;/contributors&gt;&lt;titles&gt;&lt;title&gt;Making IT Work: Harnessing the Power of Health Information Technology to Improve Care in England&lt;/title&gt;&lt;/titles&gt;&lt;volume&gt;2018&lt;/volume&gt;&lt;number&gt;1.3.2018&lt;/number&gt;&lt;dates&gt;&lt;year&gt;2016&lt;/year&gt;&lt;/dates&gt;&lt;urls&gt;&lt;related-urls&gt;&lt;url&gt;https://www.gov.uk/government/uploads/system/uploads/attachment_data/file/550866/Wachter_Review_Accessible.pdf&lt;/url&gt;&lt;/related-urls&gt;&lt;/urls&gt;&lt;/record&gt;&lt;/Cite&gt;&lt;/EndNote&gt;</w:instrText>
      </w:r>
      <w:r>
        <w:fldChar w:fldCharType="separate"/>
      </w:r>
      <w:r w:rsidR="00D44BA4">
        <w:rPr>
          <w:noProof/>
        </w:rPr>
        <w:t>[4]</w:t>
      </w:r>
      <w:r>
        <w:fldChar w:fldCharType="end"/>
      </w:r>
      <w:r>
        <w:t xml:space="preserve"> and in the US the government has provided </w:t>
      </w:r>
      <w:r w:rsidR="00EB3A12">
        <w:t xml:space="preserve">approximately </w:t>
      </w:r>
      <w:r>
        <w:t xml:space="preserve">$30 billion </w:t>
      </w:r>
      <w:r w:rsidR="00DE32B3">
        <w:t>of investment subsidies</w:t>
      </w:r>
      <w:r>
        <w:t xml:space="preserve"> since 2009 </w:t>
      </w:r>
      <w:r>
        <w:fldChar w:fldCharType="begin"/>
      </w:r>
      <w:r w:rsidR="00D44BA4">
        <w:instrText xml:space="preserve"> ADDIN EN.CITE &lt;EndNote&gt;&lt;Cite&gt;&lt;Author&gt;Blumenthal &lt;/Author&gt;&lt;Year&gt;2010&lt;/Year&gt;&lt;RecNum&gt;500&lt;/RecNum&gt;&lt;DisplayText&gt;[6]&lt;/DisplayText&gt;&lt;record&gt;&lt;rec-number&gt;500&lt;/rec-number&gt;&lt;foreign-keys&gt;&lt;key app="EN" db-id="w59t25p0y20pv6e2wxopspd0z2peddrsfdvx" timestamp="1521121638"&gt;500&lt;/key&gt;&lt;/foreign-keys&gt;&lt;ref-type name="Journal Article"&gt;17&lt;/ref-type&gt;&lt;contributors&gt;&lt;authors&gt;&lt;author&gt;Blumenthal , David&lt;/author&gt;&lt;/authors&gt;&lt;/contributors&gt;&lt;titles&gt;&lt;title&gt;Launching HITECH&lt;/title&gt;&lt;secondary-title&gt;New England Journal of Medicine&lt;/secondary-title&gt;&lt;/titles&gt;&lt;periodical&gt;&lt;full-title&gt;New England Journal of Medicine&lt;/full-title&gt;&lt;/periodical&gt;&lt;pages&gt;382-385&lt;/pages&gt;&lt;volume&gt;362&lt;/volume&gt;&lt;number&gt;5&lt;/number&gt;&lt;dates&gt;&lt;year&gt;2010&lt;/year&gt;&lt;/dates&gt;&lt;accession-num&gt;20042745&lt;/accession-num&gt;&lt;urls&gt;&lt;related-urls&gt;&lt;url&gt;http://www.nejm.org/doi/full/10.1056/NEJMp0912825&lt;/url&gt;&lt;/related-urls&gt;&lt;/urls&gt;&lt;electronic-resource-num&gt;10.1056/NEJMp0912825&lt;/electronic-resource-num&gt;&lt;/record&gt;&lt;/Cite&gt;&lt;/EndNote&gt;</w:instrText>
      </w:r>
      <w:r>
        <w:fldChar w:fldCharType="separate"/>
      </w:r>
      <w:r w:rsidR="00D44BA4">
        <w:rPr>
          <w:noProof/>
        </w:rPr>
        <w:t>[6]</w:t>
      </w:r>
      <w:r>
        <w:fldChar w:fldCharType="end"/>
      </w:r>
      <w:r>
        <w:t>. Examples of widely implemented HIT interventions include electronic patient record</w:t>
      </w:r>
      <w:r w:rsidR="00E161E2">
        <w:t>s</w:t>
      </w:r>
      <w:r>
        <w:t>,</w:t>
      </w:r>
      <w:r w:rsidR="00E161E2">
        <w:t xml:space="preserve"> and electronic</w:t>
      </w:r>
      <w:r>
        <w:t xml:space="preserve"> prescribing and ordering systems </w:t>
      </w:r>
      <w:r>
        <w:fldChar w:fldCharType="begin"/>
      </w:r>
      <w:r w:rsidR="00D44BA4">
        <w:instrText xml:space="preserve"> ADDIN EN.CITE &lt;EndNote&gt;&lt;Cite&gt;&lt;Author&gt;Black&lt;/Author&gt;&lt;Year&gt;2011&lt;/Year&gt;&lt;RecNum&gt;506&lt;/RecNum&gt;&lt;DisplayText&gt;[7]&lt;/DisplayText&gt;&lt;record&gt;&lt;rec-number&gt;506&lt;/rec-number&gt;&lt;foreign-keys&gt;&lt;key app="EN" db-id="w59t25p0y20pv6e2wxopspd0z2peddrsfdvx" timestamp="1521121924"&gt;506&lt;/key&gt;&lt;/foreign-keys&gt;&lt;ref-type name="Journal Article"&gt;17&lt;/ref-type&gt;&lt;contributors&gt;&lt;authors&gt;&lt;author&gt;Black, Ashly D.&lt;/author&gt;&lt;author&gt;Car, Josip&lt;/author&gt;&lt;author&gt;Pagliari, Claudia&lt;/author&gt;&lt;author&gt;Anandan, Chantelle&lt;/author&gt;&lt;author&gt;Cresswell, Kathrin&lt;/author&gt;&lt;author&gt;Bokun, Tomislav&lt;/author&gt;&lt;author&gt;McKinstry, Brian&lt;/author&gt;&lt;author&gt;Procter, Rob&lt;/author&gt;&lt;author&gt;Majeed, Azeem&lt;/author&gt;&lt;author&gt;Sheikh, Aziz&lt;/author&gt;&lt;/authors&gt;&lt;/contributors&gt;&lt;titles&gt;&lt;title&gt;The Impact of eHealth on the Quality and Safety of Health Care: A Systematic Overview&lt;/title&gt;&lt;secondary-title&gt;PLOS Medicine&lt;/secondary-title&gt;&lt;/titles&gt;&lt;periodical&gt;&lt;full-title&gt;PLOS Medicine&lt;/full-title&gt;&lt;/periodical&gt;&lt;pages&gt;e1000387&lt;/pages&gt;&lt;volume&gt;8&lt;/volume&gt;&lt;number&gt;1&lt;/number&gt;&lt;dates&gt;&lt;year&gt;2011&lt;/year&gt;&lt;/dates&gt;&lt;publisher&gt;Public Library of Science&lt;/publisher&gt;&lt;urls&gt;&lt;related-urls&gt;&lt;url&gt;https://doi.org/10.1371/journal.pmed.1000387&lt;/url&gt;&lt;/related-urls&gt;&lt;/urls&gt;&lt;electronic-resource-num&gt;10.1371/journal.pmed.1000387&lt;/electronic-resource-num&gt;&lt;/record&gt;&lt;/Cite&gt;&lt;/EndNote&gt;</w:instrText>
      </w:r>
      <w:r>
        <w:fldChar w:fldCharType="separate"/>
      </w:r>
      <w:r w:rsidR="00D44BA4">
        <w:rPr>
          <w:noProof/>
        </w:rPr>
        <w:t>[7]</w:t>
      </w:r>
      <w:r>
        <w:fldChar w:fldCharType="end"/>
      </w:r>
      <w:r>
        <w:t xml:space="preserve">. </w:t>
      </w:r>
    </w:p>
    <w:p w14:paraId="61A90D39" w14:textId="227CBBE9" w:rsidR="00E257D7" w:rsidRDefault="002A4210" w:rsidP="001C37F4">
      <w:pPr>
        <w:spacing w:line="360" w:lineRule="auto"/>
      </w:pPr>
      <w:r>
        <w:t>There is</w:t>
      </w:r>
      <w:r w:rsidR="004C4544">
        <w:t xml:space="preserve"> </w:t>
      </w:r>
      <w:r>
        <w:t xml:space="preserve">evidence </w:t>
      </w:r>
      <w:r w:rsidR="004C4544">
        <w:t xml:space="preserve">that </w:t>
      </w:r>
      <w:r>
        <w:t xml:space="preserve">HIT interventions </w:t>
      </w:r>
      <w:r w:rsidR="004C4544">
        <w:t>(</w:t>
      </w:r>
      <w:r>
        <w:t>including clinical decision support tools, computerised order entry systems</w:t>
      </w:r>
      <w:r w:rsidR="00BA636E">
        <w:t xml:space="preserve"> and </w:t>
      </w:r>
      <w:r>
        <w:t xml:space="preserve">electronic prescribing </w:t>
      </w:r>
      <w:r w:rsidR="00BA636E">
        <w:t>tools</w:t>
      </w:r>
      <w:r w:rsidR="004C4544">
        <w:t>) may</w:t>
      </w:r>
      <w:r>
        <w:t xml:space="preserve"> hav</w:t>
      </w:r>
      <w:r w:rsidR="004C4544">
        <w:t>e</w:t>
      </w:r>
      <w:r>
        <w:t xml:space="preserve"> a positive effect on health outcomes </w:t>
      </w:r>
      <w:r>
        <w:fldChar w:fldCharType="begin">
          <w:fldData xml:space="preserve">PEVuZE5vdGU+PENpdGU+PEF1dGhvcj5BbGhhcmJpPC9BdXRob3I+PFllYXI+MjAxNjwvWWVhcj48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</w:fldData>
        </w:fldChar>
      </w:r>
      <w:r w:rsidR="00D44BA4">
        <w:instrText xml:space="preserve"> ADDIN EN.CITE </w:instrText>
      </w:r>
      <w:r w:rsidR="00D44BA4">
        <w:fldChar w:fldCharType="begin">
          <w:fldData xml:space="preserve">PEVuZE5vdGU+PENpdGU+PEF1dGhvcj5BbGhhcmJpPC9BdXRob3I+PFllYXI+MjAxNjwvWWVhcj48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</w:fldData>
        </w:fldChar>
      </w:r>
      <w:r w:rsidR="00D44BA4">
        <w:instrText xml:space="preserve"> ADDIN EN.CITE.DATA </w:instrText>
      </w:r>
      <w:r w:rsidR="00D44BA4">
        <w:fldChar w:fldCharType="end"/>
      </w:r>
      <w:r>
        <w:fldChar w:fldCharType="separate"/>
      </w:r>
      <w:r w:rsidR="00D44BA4">
        <w:rPr>
          <w:noProof/>
        </w:rPr>
        <w:t>[8-13]</w:t>
      </w:r>
      <w:r>
        <w:fldChar w:fldCharType="end"/>
      </w:r>
      <w:r>
        <w:t xml:space="preserve"> </w:t>
      </w:r>
      <w:r w:rsidR="004C4544">
        <w:t>.</w:t>
      </w:r>
      <w:r>
        <w:t xml:space="preserve"> </w:t>
      </w:r>
      <w:r w:rsidR="00E257D7">
        <w:t xml:space="preserve">However, </w:t>
      </w:r>
      <w:r w:rsidR="004C4544">
        <w:t xml:space="preserve">these benefits are not identified consistently across studies </w:t>
      </w:r>
      <w:r w:rsidR="004C4544">
        <w:fldChar w:fldCharType="begin"/>
      </w:r>
      <w:r w:rsidR="00D44BA4">
        <w:instrText xml:space="preserve"> ADDIN EN.CITE &lt;EndNote&gt;&lt;Cite&gt;&lt;Author&gt;Black&lt;/Author&gt;&lt;Year&gt;2011&lt;/Year&gt;&lt;RecNum&gt;506&lt;/RecNum&gt;&lt;DisplayText&gt;[7]&lt;/DisplayText&gt;&lt;record&gt;&lt;rec-number&gt;506&lt;/rec-number&gt;&lt;foreign-keys&gt;&lt;key app="EN" db-id="w59t25p0y20pv6e2wxopspd0z2peddrsfdvx" timestamp="1521121924"&gt;506&lt;/key&gt;&lt;/foreign-keys&gt;&lt;ref-type name="Journal Article"&gt;17&lt;/ref-type&gt;&lt;contributors&gt;&lt;authors&gt;&lt;author&gt;Black, Ashly D.&lt;/author&gt;&lt;author&gt;Car, Josip&lt;/author&gt;&lt;author&gt;Pagliari, Claudia&lt;/author&gt;&lt;author&gt;Anandan, Chantelle&lt;/author&gt;&lt;author&gt;Cresswell, Kathrin&lt;/author&gt;&lt;author&gt;Bokun, Tomislav&lt;/author&gt;&lt;author&gt;McKinstry, Brian&lt;/author&gt;&lt;author&gt;Procter, Rob&lt;/author&gt;&lt;author&gt;Majeed, Azeem&lt;/author&gt;&lt;author&gt;Sheikh, Aziz&lt;/author&gt;&lt;/authors&gt;&lt;/contributors&gt;&lt;titles&gt;&lt;title&gt;The Impact of eHealth on the Quality and Safety of Health Care: A Systematic Overview&lt;/title&gt;&lt;secondary-title&gt;PLOS Medicine&lt;/secondary-title&gt;&lt;/titles&gt;&lt;periodical&gt;&lt;full-title&gt;PLOS Medicine&lt;/full-title&gt;&lt;/periodical&gt;&lt;pages&gt;e1000387&lt;/pages&gt;&lt;volume&gt;8&lt;/volume&gt;&lt;number&gt;1&lt;/number&gt;&lt;dates&gt;&lt;year&gt;2011&lt;/year&gt;&lt;/dates&gt;&lt;publisher&gt;Public Library of Science&lt;/publisher&gt;&lt;urls&gt;&lt;related-urls&gt;&lt;url&gt;https://doi.org/10.1371/journal.pmed.1000387&lt;/url&gt;&lt;/related-urls&gt;&lt;/urls&gt;&lt;electronic-resource-num&gt;10.1371/journal.pmed.1000387&lt;/electronic-resource-num&gt;&lt;/record&gt;&lt;/Cite&gt;&lt;/EndNote&gt;</w:instrText>
      </w:r>
      <w:r w:rsidR="004C4544">
        <w:fldChar w:fldCharType="separate"/>
      </w:r>
      <w:r w:rsidR="00D44BA4">
        <w:rPr>
          <w:noProof/>
        </w:rPr>
        <w:t>[7]</w:t>
      </w:r>
      <w:r w:rsidR="004C4544">
        <w:fldChar w:fldCharType="end"/>
      </w:r>
      <w:r w:rsidR="00E257D7">
        <w:t>.</w:t>
      </w:r>
      <w:r w:rsidR="00EB3A12" w:rsidRPr="00EB3A12">
        <w:t xml:space="preserve"> </w:t>
      </w:r>
    </w:p>
    <w:p w14:paraId="173E47A0" w14:textId="26032CC1" w:rsidR="00BD7DEA" w:rsidRDefault="00AB4A09" w:rsidP="001C37F4">
      <w:pPr>
        <w:spacing w:line="360" w:lineRule="auto"/>
      </w:pPr>
      <w:r>
        <w:t>Like HIT, c</w:t>
      </w:r>
      <w:r w:rsidR="00DE32B3" w:rsidRPr="0059017C">
        <w:t xml:space="preserve">linical pathways </w:t>
      </w:r>
      <w:r>
        <w:t xml:space="preserve">are </w:t>
      </w:r>
      <w:r w:rsidR="00B80B49">
        <w:t xml:space="preserve">a form of </w:t>
      </w:r>
      <w:r w:rsidR="00DE32B3">
        <w:t>complex intervention</w:t>
      </w:r>
      <w:r>
        <w:t xml:space="preserve"> that have been widely implemented in healthcare settings</w:t>
      </w:r>
      <w:r w:rsidR="00B80B49">
        <w:t xml:space="preserve"> </w:t>
      </w:r>
      <w:r w:rsidR="00B80B49">
        <w:fldChar w:fldCharType="begin">
          <w:fldData xml:space="preserve">PEVuZE5vdGU+PENpdGU+PEF1dGhvcj5WYW5oYWVjaHQ8L0F1dGhvcj48WWVhcj4yMDA2PC9ZZWFy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</w:fldData>
        </w:fldChar>
      </w:r>
      <w:r w:rsidR="00D44BA4">
        <w:instrText xml:space="preserve"> ADDIN EN.CITE </w:instrText>
      </w:r>
      <w:r w:rsidR="00D44BA4">
        <w:fldChar w:fldCharType="begin">
          <w:fldData xml:space="preserve">PEVuZE5vdGU+PENpdGU+PEF1dGhvcj5WYW5oYWVjaHQ8L0F1dGhvcj48WWVhcj4yMDA2PC9ZZWFy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</w:fldData>
        </w:fldChar>
      </w:r>
      <w:r w:rsidR="00D44BA4">
        <w:instrText xml:space="preserve"> ADDIN EN.CITE.DATA </w:instrText>
      </w:r>
      <w:r w:rsidR="00D44BA4">
        <w:fldChar w:fldCharType="end"/>
      </w:r>
      <w:r w:rsidR="00B80B49">
        <w:fldChar w:fldCharType="separate"/>
      </w:r>
      <w:r w:rsidR="00D44BA4">
        <w:rPr>
          <w:noProof/>
        </w:rPr>
        <w:t>[14 15]</w:t>
      </w:r>
      <w:r w:rsidR="00B80B49">
        <w:fldChar w:fldCharType="end"/>
      </w:r>
      <w:r w:rsidR="00ED1D76">
        <w:t>.</w:t>
      </w:r>
      <w:r w:rsidR="00935D74">
        <w:t xml:space="preserve"> </w:t>
      </w:r>
      <w:r w:rsidR="00DD1E22">
        <w:t>N</w:t>
      </w:r>
      <w:r w:rsidR="0082450C">
        <w:t>umerous definitions of clinical pathways have been published</w:t>
      </w:r>
      <w:r w:rsidR="000A08D0">
        <w:t xml:space="preserve"> </w:t>
      </w:r>
      <w:r w:rsidR="000A08D0">
        <w:fldChar w:fldCharType="begin"/>
      </w:r>
      <w:r w:rsidR="000A08D0">
        <w:instrText xml:space="preserve"> ADDIN EN.CITE &lt;EndNote&gt;&lt;Cite&gt;&lt;Author&gt;De Luc&lt;/Author&gt;&lt;Year&gt;2001&lt;/Year&gt;&lt;RecNum&gt;2185&lt;/RecNum&gt;&lt;DisplayText&gt;[16]&lt;/DisplayText&gt;&lt;record&gt;&lt;rec-number&gt;2185&lt;/rec-number&gt;&lt;foreign-keys&gt;&lt;key app="EN" db-id="w59t25p0y20pv6e2wxopspd0z2peddrsfdvx" timestamp="1539961989"&gt;2185&lt;/key&gt;&lt;/foreign-keys&gt;&lt;ref-type name="Book"&gt;6&lt;/ref-type&gt;&lt;contributors&gt;&lt;authors&gt;&lt;author&gt;De Luc, Kathryn&lt;/author&gt;&lt;/authors&gt;&lt;/contributors&gt;&lt;titles&gt;&lt;title&gt;Developing care pathways&lt;/title&gt;&lt;/titles&gt;&lt;volume&gt;1&lt;/volume&gt;&lt;dates&gt;&lt;year&gt;2001&lt;/year&gt;&lt;/dates&gt;&lt;publisher&gt;Radcliffe Publishing&lt;/publisher&gt;&lt;isbn&gt;1857754999&lt;/isbn&gt;&lt;urls&gt;&lt;/urls&gt;&lt;/record&gt;&lt;/Cite&gt;&lt;/EndNote&gt;</w:instrText>
      </w:r>
      <w:r w:rsidR="000A08D0">
        <w:fldChar w:fldCharType="separate"/>
      </w:r>
      <w:r w:rsidR="000A08D0">
        <w:rPr>
          <w:noProof/>
        </w:rPr>
        <w:t>[16]</w:t>
      </w:r>
      <w:r w:rsidR="000A08D0">
        <w:fldChar w:fldCharType="end"/>
      </w:r>
      <w:r w:rsidR="0082450C">
        <w:t xml:space="preserve"> </w:t>
      </w:r>
      <w:r w:rsidR="00ED1D76">
        <w:t>(see figure 1 for an example of a published definition)</w:t>
      </w:r>
      <w:r w:rsidR="00ED1D76" w:rsidRPr="0059017C">
        <w:t>.</w:t>
      </w:r>
      <w:r w:rsidR="0082450C">
        <w:t xml:space="preserve"> </w:t>
      </w:r>
      <w:bookmarkStart w:id="0" w:name="_Hlk528061287"/>
      <w:r w:rsidR="00ED1D76">
        <w:t>H</w:t>
      </w:r>
      <w:r w:rsidR="00DD1E22">
        <w:t xml:space="preserve">owever, </w:t>
      </w:r>
      <w:r w:rsidR="0082450C">
        <w:t>the</w:t>
      </w:r>
      <w:r w:rsidR="00416629">
        <w:t xml:space="preserve"> most widely cited definitions</w:t>
      </w:r>
      <w:r w:rsidR="0082450C">
        <w:t xml:space="preserve"> </w:t>
      </w:r>
      <w:r w:rsidR="00E649C2">
        <w:t>identify</w:t>
      </w:r>
      <w:r w:rsidR="00BD7DEA">
        <w:t xml:space="preserve"> the </w:t>
      </w:r>
      <w:r w:rsidR="00E649C2">
        <w:t>importance</w:t>
      </w:r>
      <w:r w:rsidR="00BD7DEA">
        <w:t xml:space="preserve"> of multi-disciplinary team working and th</w:t>
      </w:r>
      <w:r w:rsidR="000C5F33">
        <w:t>e</w:t>
      </w:r>
      <w:r w:rsidR="00BD7DEA">
        <w:t xml:space="preserve"> </w:t>
      </w:r>
      <w:r w:rsidR="000C5F33">
        <w:t xml:space="preserve">delivery </w:t>
      </w:r>
      <w:r w:rsidR="00BD7DEA">
        <w:t>of care in a specific local context</w:t>
      </w:r>
      <w:r w:rsidR="000C5F33">
        <w:t xml:space="preserve"> </w:t>
      </w:r>
      <w:r w:rsidR="00E649C2">
        <w:t>as being key to their effective implementation</w:t>
      </w:r>
      <w:bookmarkEnd w:id="0"/>
      <w:r w:rsidR="00BD7DEA">
        <w:t xml:space="preserve"> </w:t>
      </w:r>
      <w:r w:rsidR="000A08D0">
        <w:fldChar w:fldCharType="begin">
          <w:fldData xml:space="preserve">PEVuZE5vdGU+PENpdGU+PEF1dGhvcj5WYW5oYWVjaHQ8L0F1dGhvcj48WWVhcj4yMDA3PC9ZZWFy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</w:fldData>
        </w:fldChar>
      </w:r>
      <w:r w:rsidR="000A08D0">
        <w:instrText xml:space="preserve"> ADDIN EN.CITE </w:instrText>
      </w:r>
      <w:r w:rsidR="000A08D0">
        <w:fldChar w:fldCharType="begin">
          <w:fldData xml:space="preserve">PEVuZE5vdGU+PENpdGU+PEF1dGhvcj5WYW5oYWVjaHQ8L0F1dGhvcj48WWVhcj4yMDA3PC9ZZWFy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</w:fldData>
        </w:fldChar>
      </w:r>
      <w:r w:rsidR="000A08D0">
        <w:instrText xml:space="preserve"> ADDIN EN.CITE.DATA </w:instrText>
      </w:r>
      <w:r w:rsidR="000A08D0">
        <w:fldChar w:fldCharType="end"/>
      </w:r>
      <w:r w:rsidR="000A08D0">
        <w:fldChar w:fldCharType="separate"/>
      </w:r>
      <w:r w:rsidR="000A08D0">
        <w:rPr>
          <w:noProof/>
        </w:rPr>
        <w:t>[2 17 18]</w:t>
      </w:r>
      <w:r w:rsidR="000A08D0">
        <w:fldChar w:fldCharType="end"/>
      </w:r>
      <w:r w:rsidR="00BD7DEA">
        <w:t>. These definitions help to discriminate clinical pathways from other, more focussed, methods for supporting guideline implementation</w:t>
      </w:r>
      <w:r w:rsidR="00CD4122">
        <w:t xml:space="preserve"> (</w:t>
      </w:r>
      <w:r w:rsidR="00BD7DEA">
        <w:t>for example</w:t>
      </w:r>
      <w:r w:rsidR="00CD4122">
        <w:t>,</w:t>
      </w:r>
      <w:r w:rsidR="00BD7DEA">
        <w:t xml:space="preserve"> clinical decision support systems or order sets</w:t>
      </w:r>
      <w:r w:rsidR="00CD4122">
        <w:t>). These interventions</w:t>
      </w:r>
      <w:r w:rsidR="00BD7DEA">
        <w:t xml:space="preserve"> may be applied more broadly across healthcare systems</w:t>
      </w:r>
      <w:r w:rsidR="00CD4122">
        <w:t xml:space="preserve"> but they are less likely to address factors such as the coordination of multi-disciplinary tea</w:t>
      </w:r>
      <w:r w:rsidR="000C5F33">
        <w:t>ms</w:t>
      </w:r>
      <w:r w:rsidR="00CD4122">
        <w:t xml:space="preserve"> or the</w:t>
      </w:r>
      <w:r w:rsidR="000C5F33">
        <w:t xml:space="preserve"> contextual</w:t>
      </w:r>
      <w:r w:rsidR="00CD4122">
        <w:t xml:space="preserve"> challenges associated with working in a specifi</w:t>
      </w:r>
      <w:r w:rsidR="00E649C2">
        <w:t>ed</w:t>
      </w:r>
      <w:r w:rsidR="00CD4122">
        <w:t xml:space="preserve"> healthcare setting</w:t>
      </w:r>
      <w:r w:rsidR="00BD7DEA">
        <w:t xml:space="preserve">. </w:t>
      </w:r>
    </w:p>
    <w:p w14:paraId="36823EE5" w14:textId="237515B5" w:rsidR="00820492" w:rsidRDefault="00270737" w:rsidP="00820492">
      <w:pPr>
        <w:spacing w:line="360" w:lineRule="auto"/>
      </w:pPr>
      <w:r>
        <w:t xml:space="preserve">Although it is clear that there </w:t>
      </w:r>
      <w:r w:rsidR="00820492">
        <w:t xml:space="preserve">are </w:t>
      </w:r>
      <w:r>
        <w:t xml:space="preserve">challenges associated </w:t>
      </w:r>
      <w:r w:rsidR="00BD7DEA">
        <w:t xml:space="preserve">with developing precise definitions of clinical pathways, their use seems to be widespread </w:t>
      </w:r>
      <w:r w:rsidR="000C5F33">
        <w:fldChar w:fldCharType="begin"/>
      </w:r>
      <w:r w:rsidR="000C5F33">
        <w:instrText xml:space="preserve"> ADDIN EN.CITE &lt;EndNote&gt;&lt;Cite&gt;&lt;Author&gt;Vanhaecht&lt;/Author&gt;&lt;Year&gt;2006&lt;/Year&gt;&lt;RecNum&gt;1594&lt;/RecNum&gt;&lt;DisplayText&gt;[14]&lt;/DisplayText&gt;&lt;record&gt;&lt;rec-number&gt;1594&lt;/rec-number&gt;&lt;foreign-keys&gt;&lt;key app="EN" db-id="w59t25p0y20pv6e2wxopspd0z2peddrsfdvx" timestamp="1527085841"&gt;1594&lt;/key&gt;&lt;/foreign-keys&gt;&lt;ref-type name="Journal Article"&gt;17&lt;/ref-type&gt;&lt;contributors&gt;&lt;authors&gt;&lt;author&gt;Vanhaecht, K&lt;/author&gt;&lt;author&gt;Bollmann, M&lt;/author&gt;&lt;author&gt;Bower, K&lt;/author&gt;&lt;author&gt;Gallagher, C&lt;/author&gt;&lt;author&gt;Gardini, A&lt;/author&gt;&lt;author&gt;Guezo, J&lt;/author&gt;&lt;author&gt;Jansen, U&lt;/author&gt;&lt;author&gt;Massoud, R&lt;/author&gt;&lt;author&gt;Moody, K&lt;/author&gt;&lt;author&gt;Sermeus, W&lt;/author&gt;&lt;/authors&gt;&lt;/contributors&gt;&lt;titles&gt;&lt;title&gt;International survey on the use and dissemination of clinical pathways in 23 countries&lt;/title&gt;&lt;secondary-title&gt;Journal of Integrated Care Pathways&lt;/secondary-title&gt;&lt;/titles&gt;&lt;periodical&gt;&lt;full-title&gt;Journal of Integrated Care Pathways&lt;/full-title&gt;&lt;/periodical&gt;&lt;pages&gt;28-34&lt;/pages&gt;&lt;volume&gt;10&lt;/volume&gt;&lt;number&gt;1&lt;/number&gt;&lt;dates&gt;&lt;year&gt;2006&lt;/year&gt;&lt;/dates&gt;&lt;urls&gt;&lt;/urls&gt;&lt;/record&gt;&lt;/Cite&gt;&lt;/EndNote&gt;</w:instrText>
      </w:r>
      <w:r w:rsidR="000C5F33">
        <w:fldChar w:fldCharType="separate"/>
      </w:r>
      <w:r w:rsidR="000C5F33">
        <w:rPr>
          <w:noProof/>
        </w:rPr>
        <w:t>[14]</w:t>
      </w:r>
      <w:r w:rsidR="000C5F33">
        <w:fldChar w:fldCharType="end"/>
      </w:r>
      <w:r w:rsidR="00BD7DEA">
        <w:t xml:space="preserve"> and</w:t>
      </w:r>
      <w:r w:rsidR="00820492">
        <w:t xml:space="preserve"> robust </w:t>
      </w:r>
      <w:r>
        <w:t xml:space="preserve">evaluations of their effects have </w:t>
      </w:r>
      <w:r w:rsidR="00BD7DEA">
        <w:t xml:space="preserve">also </w:t>
      </w:r>
      <w:r w:rsidR="00820492">
        <w:t xml:space="preserve">previously </w:t>
      </w:r>
      <w:r>
        <w:t xml:space="preserve">proven to be feasible </w:t>
      </w:r>
      <w:r w:rsidR="000A08D0">
        <w:fldChar w:fldCharType="begin">
          <w:fldData xml:space="preserve">PEVuZE5vdGU+PENpdGU+PEF1dGhvcj5IYW5rZXk8L0F1dGhvcj48WWVhcj4yMDAzPC9ZZWFyPjxS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</w:fldData>
        </w:fldChar>
      </w:r>
      <w:r w:rsidR="000A08D0">
        <w:instrText xml:space="preserve"> ADDIN EN.CITE </w:instrText>
      </w:r>
      <w:r w:rsidR="000A08D0">
        <w:fldChar w:fldCharType="begin">
          <w:fldData xml:space="preserve">PEVuZE5vdGU+PENpdGU+PEF1dGhvcj5IYW5rZXk8L0F1dGhvcj48WWVhcj4yMDAzPC9ZZWFyPjxS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</w:fldData>
        </w:fldChar>
      </w:r>
      <w:r w:rsidR="000A08D0">
        <w:instrText xml:space="preserve"> ADDIN EN.CITE.DATA </w:instrText>
      </w:r>
      <w:r w:rsidR="000A08D0">
        <w:fldChar w:fldCharType="end"/>
      </w:r>
      <w:r w:rsidR="000A08D0">
        <w:fldChar w:fldCharType="separate"/>
      </w:r>
      <w:r w:rsidR="000A08D0">
        <w:rPr>
          <w:noProof/>
        </w:rPr>
        <w:t>[2 18]</w:t>
      </w:r>
      <w:r w:rsidR="000A08D0">
        <w:fldChar w:fldCharType="end"/>
      </w:r>
      <w:r>
        <w:t>.</w:t>
      </w:r>
      <w:r w:rsidR="00820492">
        <w:t xml:space="preserve"> </w:t>
      </w:r>
      <w:r w:rsidR="00E650B0">
        <w:t>Notably, a</w:t>
      </w:r>
      <w:r w:rsidR="00820492">
        <w:t xml:space="preserve"> Cochrane meta-analysis of the effects of implementing traditional, paper-based clinical pathways was published in 2010 and identified that their use was associated with reductions in the complications of care, length of hospital stay and the cost of care</w:t>
      </w:r>
      <w:r w:rsidR="00820492">
        <w:fldChar w:fldCharType="begin"/>
      </w:r>
      <w:r w:rsidR="00820492">
        <w:instrText xml:space="preserve"> ADDIN EN.CITE &lt;EndNote&gt;&lt;Cite&gt;&lt;Author&gt;Rotter&lt;/Author&gt;&lt;Year&gt;2010&lt;/Year&gt;&lt;RecNum&gt;539&lt;/RecNum&gt;&lt;DisplayText&gt;[2]&lt;/DisplayText&gt;&lt;record&gt;&lt;rec-number&gt;539&lt;/rec-number&gt;&lt;foreign-keys&gt;&lt;key app="EN" db-id="w59t25p0y20pv6e2wxopspd0z2peddrsfdvx" timestamp="1521216582"&gt;539&lt;/key&gt;&lt;/foreign-keys&gt;&lt;ref-type name="Journal Article"&gt;17&lt;/ref-type&gt;&lt;contributors&gt;&lt;authors&gt;&lt;author&gt;Rotter, T.&lt;/author&gt;&lt;author&gt;Kinsman, L.&lt;/author&gt;&lt;author&gt;James, E.&lt;/author&gt;&lt;author&gt;Machotta, A.&lt;/author&gt;&lt;author&gt;Gothe, H.&lt;/author&gt;&lt;author&gt;Willis, J.&lt;/author&gt;&lt;author&gt;Snow, P.&lt;/author&gt;&lt;author&gt;Kugler, J.&lt;/author&gt;&lt;/authors&gt;&lt;/contributors&gt;&lt;auth-address&gt;Department of Public Health, Dresden Medical School, University of Dresden, Dresden, Germany, D-01307.&lt;/auth-address&gt;&lt;titles&gt;&lt;title&gt;Clinical pathways: effects on professional practice, patient outcomes, length of stay and hospital costs&lt;/title&gt;&lt;secondary-title&gt;Cochrane Database Syst Rev&lt;/secondary-title&gt;&lt;alt-title&gt;The Cochrane database of systematic reviews&lt;/alt-title&gt;&lt;/titles&gt;&lt;alt-periodical&gt;&lt;full-title&gt;The Cochrane database of systematic reviews&lt;/full-title&gt;&lt;/alt-periodical&gt;&lt;pages&gt;Cd006632&lt;/pages&gt;&lt;number&gt;3&lt;/number&gt;&lt;edition&gt;2010/03/20&lt;/edition&gt;&lt;keywords&gt;&lt;keyword&gt;*Critical Pathways/economics/organization &amp;amp; administration/standards&lt;/keyword&gt;&lt;keyword&gt;*Hospital Costs&lt;/keyword&gt;&lt;keyword&gt;Humans&lt;/keyword&gt;&lt;keyword&gt;*Length of Stay&lt;/keyword&gt;&lt;keyword&gt;*Outcome and Process Assessment (Health Care)/organization &amp;amp;&lt;/keyword&gt;&lt;keyword&gt;administration/standards&lt;/keyword&gt;&lt;keyword&gt;*Professional Practice/economics/organization &amp;amp; administration/standards&lt;/keyword&gt;&lt;/keywords&gt;&lt;dates&gt;&lt;year&gt;2010&lt;/year&gt;&lt;pub-dates&gt;&lt;date&gt;Mar 17&lt;/date&gt;&lt;/pub-dates&gt;&lt;/dates&gt;&lt;isbn&gt;1361-6137&lt;/isbn&gt;&lt;accession-num&gt;20238347&lt;/accession-num&gt;&lt;urls&gt;&lt;/urls&gt;&lt;electronic-resource-num&gt;10.1002/14651858.CD006632.pub2&lt;/electronic-resource-num&gt;&lt;remote-database-provider&gt;NLM&lt;/remote-database-provider&gt;&lt;language&gt;eng&lt;/language&gt;&lt;/record&gt;&lt;/Cite&gt;&lt;/EndNote&gt;</w:instrText>
      </w:r>
      <w:r w:rsidR="00820492">
        <w:fldChar w:fldCharType="separate"/>
      </w:r>
      <w:r w:rsidR="00820492">
        <w:rPr>
          <w:noProof/>
        </w:rPr>
        <w:t>[2]</w:t>
      </w:r>
      <w:r w:rsidR="00820492">
        <w:fldChar w:fldCharType="end"/>
      </w:r>
      <w:r w:rsidR="00820492">
        <w:t xml:space="preserve">. </w:t>
      </w:r>
    </w:p>
    <w:p w14:paraId="7C8A9716" w14:textId="5C2EF857" w:rsidR="00814D08" w:rsidRPr="00FE1257" w:rsidRDefault="00BD7DEA" w:rsidP="00BD7DEA">
      <w:pPr>
        <w:spacing w:line="360" w:lineRule="auto"/>
      </w:pPr>
      <w:r>
        <w:t>Given that a</w:t>
      </w:r>
      <w:r w:rsidR="0028319C">
        <w:t xml:space="preserve"> number of </w:t>
      </w:r>
      <w:r w:rsidR="00986637">
        <w:t xml:space="preserve">widely </w:t>
      </w:r>
      <w:r w:rsidR="00903501">
        <w:t>implemented</w:t>
      </w:r>
      <w:r w:rsidR="00986637">
        <w:t xml:space="preserve"> </w:t>
      </w:r>
      <w:r w:rsidR="0028319C">
        <w:t xml:space="preserve">HIT </w:t>
      </w:r>
      <w:r w:rsidR="00986637">
        <w:t xml:space="preserve">interventions </w:t>
      </w:r>
      <w:r>
        <w:t>may be</w:t>
      </w:r>
      <w:r w:rsidR="00E650B0">
        <w:t xml:space="preserve"> well suited</w:t>
      </w:r>
      <w:r w:rsidR="00986637">
        <w:t xml:space="preserve"> to increas</w:t>
      </w:r>
      <w:r w:rsidR="00E650B0">
        <w:t>ing</w:t>
      </w:r>
      <w:r w:rsidR="00986637">
        <w:t xml:space="preserve"> the efficiency or effectiveness of </w:t>
      </w:r>
      <w:r>
        <w:t>clinical</w:t>
      </w:r>
      <w:r w:rsidR="00986637">
        <w:t xml:space="preserve"> pathway</w:t>
      </w:r>
      <w:r>
        <w:t>s</w:t>
      </w:r>
      <w:r w:rsidR="00986637">
        <w:t xml:space="preserve"> (for example clinical decision support, </w:t>
      </w:r>
      <w:r w:rsidR="00903501">
        <w:t xml:space="preserve">electronic </w:t>
      </w:r>
      <w:r w:rsidR="00986637">
        <w:t>communication between health professionals and patients</w:t>
      </w:r>
      <w:r w:rsidR="00903501">
        <w:t>,</w:t>
      </w:r>
      <w:r w:rsidR="00986637">
        <w:t xml:space="preserve"> </w:t>
      </w:r>
      <w:r w:rsidR="00903501">
        <w:t>and</w:t>
      </w:r>
      <w:r w:rsidR="00986637">
        <w:t xml:space="preserve"> the standardisation of </w:t>
      </w:r>
      <w:r w:rsidR="00903501">
        <w:t>ordering or prescribing processes)</w:t>
      </w:r>
      <w:r>
        <w:t xml:space="preserve"> we aimed to evaluate this relationship more closely. We developed a systematic review methodology with the objective</w:t>
      </w:r>
      <w:r w:rsidR="00CD4122">
        <w:t>s</w:t>
      </w:r>
      <w:r>
        <w:t xml:space="preserve"> of describing</w:t>
      </w:r>
      <w:r w:rsidR="00903501">
        <w:t xml:space="preserve"> </w:t>
      </w:r>
      <w:r>
        <w:t>t</w:t>
      </w:r>
      <w:r w:rsidR="002A4210">
        <w:t xml:space="preserve">he effects of HIT supported clinical </w:t>
      </w:r>
      <w:r w:rsidR="002A4210">
        <w:lastRenderedPageBreak/>
        <w:t xml:space="preserve">pathways </w:t>
      </w:r>
      <w:r w:rsidR="00BA636E">
        <w:t>on</w:t>
      </w:r>
      <w:r w:rsidR="002A4210">
        <w:t xml:space="preserve"> health outcomes, and identify</w:t>
      </w:r>
      <w:r>
        <w:t>ing</w:t>
      </w:r>
      <w:r w:rsidR="002A4210">
        <w:t xml:space="preserve"> the variables that </w:t>
      </w:r>
      <w:r w:rsidR="00BA636E">
        <w:t>may</w:t>
      </w:r>
      <w:r w:rsidR="002A4210">
        <w:t xml:space="preserve"> </w:t>
      </w:r>
      <w:r w:rsidR="00BA636E">
        <w:t>affect</w:t>
      </w:r>
      <w:r w:rsidR="00CE7A03">
        <w:t xml:space="preserve"> the </w:t>
      </w:r>
      <w:r w:rsidR="00C0627F">
        <w:t xml:space="preserve">effectiveness of these pathways. </w:t>
      </w:r>
    </w:p>
    <w:p w14:paraId="7FC3E829" w14:textId="77777777" w:rsidR="008B42AA" w:rsidRDefault="008B42AA" w:rsidP="00571E9B">
      <w:pPr>
        <w:pStyle w:val="Heading3"/>
        <w:spacing w:line="360" w:lineRule="auto"/>
        <w:rPr>
          <w:rFonts w:asciiTheme="minorHAnsi" w:eastAsiaTheme="minorHAnsi" w:hAnsiTheme="minorHAnsi" w:cstheme="minorBidi"/>
          <w:color w:val="auto"/>
          <w:sz w:val="22"/>
          <w:szCs w:val="22"/>
        </w:rPr>
      </w:pPr>
    </w:p>
    <w:p w14:paraId="4DB2953B" w14:textId="77777777" w:rsidR="008B42AA" w:rsidRPr="005F5107" w:rsidRDefault="008B42AA" w:rsidP="00571E9B">
      <w:pPr>
        <w:pStyle w:val="Heading3"/>
        <w:spacing w:line="360" w:lineRule="auto"/>
        <w:rPr>
          <w:b/>
          <w:color w:val="auto"/>
        </w:rPr>
      </w:pPr>
      <w:r w:rsidRPr="005F5107">
        <w:rPr>
          <w:b/>
          <w:color w:val="auto"/>
        </w:rPr>
        <w:t>METHODS</w:t>
      </w:r>
    </w:p>
    <w:p w14:paraId="2D0E40FB" w14:textId="1AE8562E" w:rsidR="00FE1257" w:rsidRPr="008B42AA" w:rsidRDefault="00FE1257" w:rsidP="00571E9B">
      <w:pPr>
        <w:pStyle w:val="Heading3"/>
        <w:spacing w:line="360" w:lineRule="auto"/>
        <w:rPr>
          <w:b/>
        </w:rPr>
      </w:pPr>
      <w:r w:rsidRPr="008B42AA">
        <w:rPr>
          <w:b/>
        </w:rPr>
        <w:t>Search Strategy</w:t>
      </w:r>
    </w:p>
    <w:p w14:paraId="04383C4E" w14:textId="609B5E3C" w:rsidR="007915B8" w:rsidRDefault="00C0627F" w:rsidP="001C37F4">
      <w:pPr>
        <w:spacing w:line="360" w:lineRule="auto"/>
      </w:pPr>
      <w:r>
        <w:t>A</w:t>
      </w:r>
      <w:r w:rsidR="00FE1257">
        <w:t xml:space="preserve"> study protocol </w:t>
      </w:r>
      <w:r>
        <w:t>was developed</w:t>
      </w:r>
      <w:r w:rsidR="0042615C">
        <w:t xml:space="preserve"> in accordance with PRISMA guidelines</w:t>
      </w:r>
      <w:r w:rsidR="0042615C">
        <w:fldChar w:fldCharType="begin"/>
      </w:r>
      <w:r w:rsidR="000A08D0">
        <w:instrText xml:space="preserve"> ADDIN EN.CITE &lt;EndNote&gt;&lt;Cite&gt;&lt;Author&gt;Moher&lt;/Author&gt;&lt;Year&gt;2009&lt;/Year&gt;&lt;RecNum&gt;1590&lt;/RecNum&gt;&lt;DisplayText&gt;[19]&lt;/DisplayText&gt;&lt;record&gt;&lt;rec-number&gt;1590&lt;/rec-number&gt;&lt;foreign-keys&gt;&lt;key app="EN" db-id="w59t25p0y20pv6e2wxopspd0z2peddrsfdvx" timestamp="1526484518"&gt;1590&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42615C">
        <w:fldChar w:fldCharType="separate"/>
      </w:r>
      <w:r w:rsidR="000A08D0">
        <w:rPr>
          <w:noProof/>
        </w:rPr>
        <w:t>[19]</w:t>
      </w:r>
      <w:r w:rsidR="0042615C">
        <w:fldChar w:fldCharType="end"/>
      </w:r>
      <w:r>
        <w:t xml:space="preserve"> </w:t>
      </w:r>
      <w:r w:rsidR="00FE1257">
        <w:t>and registered on the PROSPERO database</w:t>
      </w:r>
      <w:r w:rsidR="00E724E5">
        <w:fldChar w:fldCharType="begin"/>
      </w:r>
      <w:r w:rsidR="000A08D0">
        <w:instrText xml:space="preserve"> ADDIN EN.CITE &lt;EndNote&gt;&lt;Cite&gt;&lt;Author&gt;Neame&lt;/Author&gt;&lt;Year&gt;2018&lt;/Year&gt;&lt;RecNum&gt;1599&lt;/RecNum&gt;&lt;DisplayText&gt;[20]&lt;/DisplayText&gt;&lt;record&gt;&lt;rec-number&gt;1599&lt;/rec-number&gt;&lt;foreign-keys&gt;&lt;key app="EN" db-id="w59t25p0y20pv6e2wxopspd0z2peddrsfdvx" timestamp="1527168637"&gt;1599&lt;/key&gt;&lt;/foreign-keys&gt;&lt;ref-type name="Web Page"&gt;12&lt;/ref-type&gt;&lt;contributors&gt;&lt;authors&gt;&lt;author&gt;Neame, M&lt;/author&gt;&lt;/authors&gt;&lt;/contributors&gt;&lt;titles&gt;&lt;title&gt;Protocol – systematic review of the effects of clinical pathways supported by health information technologies. PROSPERO 2018 CRD42018089986&lt;/title&gt;&lt;/titles&gt;&lt;dates&gt;&lt;year&gt;2018&lt;/year&gt;&lt;pub-dates&gt;&lt;date&gt;05.03.2018&lt;/date&gt;&lt;/pub-dates&gt;&lt;/dates&gt;&lt;pub-location&gt;York&lt;/pub-location&gt;&lt;publisher&gt;PROSPERO 2018&lt;/publisher&gt;&lt;urls&gt;&lt;related-urls&gt;&lt;url&gt;http://www.crd.york.ac.uk/PROSPERO/display_record.php?ID=CRD42018089986&lt;/url&gt;&lt;/related-urls&gt;&lt;/urls&gt;&lt;custom1&gt;2018&lt;/custom1&gt;&lt;custom2&gt;24.05.2018&lt;/custom2&gt;&lt;remote-database-name&gt;PROSPERO&lt;/remote-database-name&gt;&lt;/record&gt;&lt;/Cite&gt;&lt;/EndNote&gt;</w:instrText>
      </w:r>
      <w:r w:rsidR="00E724E5">
        <w:fldChar w:fldCharType="separate"/>
      </w:r>
      <w:r w:rsidR="000A08D0">
        <w:rPr>
          <w:noProof/>
        </w:rPr>
        <w:t>[20]</w:t>
      </w:r>
      <w:r w:rsidR="00E724E5">
        <w:fldChar w:fldCharType="end"/>
      </w:r>
      <w:r>
        <w:t xml:space="preserve"> </w:t>
      </w:r>
      <w:r w:rsidR="00FE1257">
        <w:t xml:space="preserve">prior to completing the review. </w:t>
      </w:r>
      <w:r>
        <w:t>T</w:t>
      </w:r>
      <w:r w:rsidR="00FE1257">
        <w:t>he MEDLINE</w:t>
      </w:r>
      <w:r w:rsidR="00581B56">
        <w:t xml:space="preserve"> and</w:t>
      </w:r>
      <w:r w:rsidR="00FE1257">
        <w:t xml:space="preserve"> EMBASE database</w:t>
      </w:r>
      <w:r w:rsidR="00E57C82">
        <w:t>s</w:t>
      </w:r>
      <w:r w:rsidR="00FE1257">
        <w:t xml:space="preserve"> </w:t>
      </w:r>
      <w:r w:rsidR="00BA636E">
        <w:t xml:space="preserve">were searched </w:t>
      </w:r>
      <w:r w:rsidR="00FE1257">
        <w:t>to identify any studies involving the implementation of clinical pathways supported by the application of H</w:t>
      </w:r>
      <w:r w:rsidR="004B1BC3">
        <w:t>IT</w:t>
      </w:r>
      <w:r w:rsidR="00FE1257">
        <w:t xml:space="preserve">. </w:t>
      </w:r>
      <w:r w:rsidR="00041D10">
        <w:t>This search was supplemented by hand searching reference lists of included studies</w:t>
      </w:r>
      <w:r w:rsidR="000A08D0">
        <w:t xml:space="preserve">, a keyword search of the </w:t>
      </w:r>
      <w:r w:rsidR="00041D10">
        <w:t>CENTRAL database</w:t>
      </w:r>
      <w:r w:rsidR="00E57C82">
        <w:t xml:space="preserve"> and </w:t>
      </w:r>
      <w:r w:rsidR="00041D10">
        <w:t>expert recommendation</w:t>
      </w:r>
      <w:r w:rsidR="00FE1257">
        <w:t xml:space="preserve">. </w:t>
      </w:r>
      <w:r>
        <w:t>A</w:t>
      </w:r>
      <w:r w:rsidR="00FE1257">
        <w:t xml:space="preserve">bstracts </w:t>
      </w:r>
      <w:r>
        <w:t xml:space="preserve">were included, and </w:t>
      </w:r>
      <w:r w:rsidR="00FE1257">
        <w:t xml:space="preserve">no </w:t>
      </w:r>
      <w:r w:rsidR="006E4DF1">
        <w:t xml:space="preserve">date or </w:t>
      </w:r>
      <w:r w:rsidR="00FE1257">
        <w:t>language exclusion criteria</w:t>
      </w:r>
      <w:r>
        <w:t xml:space="preserve"> </w:t>
      </w:r>
      <w:r w:rsidR="006E4DF1">
        <w:t xml:space="preserve">were </w:t>
      </w:r>
      <w:r>
        <w:t>applied</w:t>
      </w:r>
      <w:r w:rsidR="00041D10">
        <w:t xml:space="preserve"> (two Japanese articles were excluded due to resource constraints)</w:t>
      </w:r>
      <w:r w:rsidR="00FE1257">
        <w:t xml:space="preserve">. </w:t>
      </w:r>
    </w:p>
    <w:p w14:paraId="16DFA724" w14:textId="193CEF27" w:rsidR="00FE1257" w:rsidRDefault="00C0627F" w:rsidP="001C37F4">
      <w:pPr>
        <w:spacing w:line="360" w:lineRule="auto"/>
      </w:pPr>
      <w:r>
        <w:t xml:space="preserve">All studies that reported </w:t>
      </w:r>
      <w:r w:rsidR="00FE1257">
        <w:t xml:space="preserve">an assessment of a clinical pathway intervention (defined as per the example above from Rotter et al. </w:t>
      </w:r>
      <w:r w:rsidR="00FE1257">
        <w:fldChar w:fldCharType="begin"/>
      </w:r>
      <w:r w:rsidR="00D44BA4">
        <w:instrText xml:space="preserve"> ADDIN EN.CITE &lt;EndNote&gt;&lt;Cite&gt;&lt;Author&gt;Rotter&lt;/Author&gt;&lt;Year&gt;2010&lt;/Year&gt;&lt;RecNum&gt;539&lt;/RecNum&gt;&lt;DisplayText&gt;[2]&lt;/DisplayText&gt;&lt;record&gt;&lt;rec-number&gt;539&lt;/rec-number&gt;&lt;foreign-keys&gt;&lt;key app="EN" db-id="w59t25p0y20pv6e2wxopspd0z2peddrsfdvx" timestamp="1521216582"&gt;539&lt;/key&gt;&lt;/foreign-keys&gt;&lt;ref-type name="Journal Article"&gt;17&lt;/ref-type&gt;&lt;contributors&gt;&lt;authors&gt;&lt;author&gt;Rotter, T.&lt;/author&gt;&lt;author&gt;Kinsman, L.&lt;/author&gt;&lt;author&gt;James, E.&lt;/author&gt;&lt;author&gt;Machotta, A.&lt;/author&gt;&lt;author&gt;Gothe, H.&lt;/author&gt;&lt;author&gt;Willis, J.&lt;/author&gt;&lt;author&gt;Snow, P.&lt;/author&gt;&lt;author&gt;Kugler, J.&lt;/author&gt;&lt;/authors&gt;&lt;/contributors&gt;&lt;auth-address&gt;Department of Public Health, Dresden Medical School, University of Dresden, Dresden, Germany, D-01307.&lt;/auth-address&gt;&lt;titles&gt;&lt;title&gt;Clinical pathways: effects on professional practice, patient outcomes, length of stay and hospital costs&lt;/title&gt;&lt;secondary-title&gt;Cochrane Database Syst Rev&lt;/secondary-title&gt;&lt;alt-title&gt;The Cochrane database of systematic reviews&lt;/alt-title&gt;&lt;/titles&gt;&lt;alt-periodical&gt;&lt;full-title&gt;The Cochrane database of systematic reviews&lt;/full-title&gt;&lt;/alt-periodical&gt;&lt;pages&gt;Cd006632&lt;/pages&gt;&lt;number&gt;3&lt;/number&gt;&lt;edition&gt;2010/03/20&lt;/edition&gt;&lt;keywords&gt;&lt;keyword&gt;*Critical Pathways/economics/organization &amp;amp; administration/standards&lt;/keyword&gt;&lt;keyword&gt;*Hospital Costs&lt;/keyword&gt;&lt;keyword&gt;Humans&lt;/keyword&gt;&lt;keyword&gt;*Length of Stay&lt;/keyword&gt;&lt;keyword&gt;*Outcome and Process Assessment (Health Care)/organization &amp;amp;&lt;/keyword&gt;&lt;keyword&gt;administration/standards&lt;/keyword&gt;&lt;keyword&gt;*Professional Practice/economics/organization &amp;amp; administration/standards&lt;/keyword&gt;&lt;/keywords&gt;&lt;dates&gt;&lt;year&gt;2010&lt;/year&gt;&lt;pub-dates&gt;&lt;date&gt;Mar 17&lt;/date&gt;&lt;/pub-dates&gt;&lt;/dates&gt;&lt;isbn&gt;1361-6137&lt;/isbn&gt;&lt;accession-num&gt;20238347&lt;/accession-num&gt;&lt;urls&gt;&lt;/urls&gt;&lt;electronic-resource-num&gt;10.1002/14651858.CD006632.pub2&lt;/electronic-resource-num&gt;&lt;remote-database-provider&gt;NLM&lt;/remote-database-provider&gt;&lt;language&gt;eng&lt;/language&gt;&lt;/record&gt;&lt;/Cite&gt;&lt;/EndNote&gt;</w:instrText>
      </w:r>
      <w:r w:rsidR="00FE1257">
        <w:fldChar w:fldCharType="separate"/>
      </w:r>
      <w:r w:rsidR="00D44BA4">
        <w:rPr>
          <w:noProof/>
        </w:rPr>
        <w:t>[2]</w:t>
      </w:r>
      <w:r w:rsidR="00FE1257">
        <w:fldChar w:fldCharType="end"/>
      </w:r>
      <w:r w:rsidR="00FE1257">
        <w:t>)</w:t>
      </w:r>
      <w:r w:rsidR="00041D10">
        <w:t>,</w:t>
      </w:r>
      <w:r w:rsidR="00FE1257">
        <w:t xml:space="preserve"> where the implementation involved the use of Health Information Technologies (as defined by the Cochrane Effective Practice and Organisation of Care (EPOC) taxonomy</w:t>
      </w:r>
      <w:r w:rsidR="00FE1257">
        <w:fldChar w:fldCharType="begin"/>
      </w:r>
      <w:r w:rsidR="000A08D0">
        <w:instrText xml:space="preserve"> ADDIN EN.CITE &lt;EndNote&gt;&lt;Cite&gt;&lt;Author&gt;(EPOC)&lt;/Author&gt;&lt;Year&gt;2017&lt;/Year&gt;&lt;RecNum&gt;518&lt;/RecNum&gt;&lt;DisplayText&gt;[21]&lt;/DisplayText&gt;&lt;record&gt;&lt;rec-number&gt;518&lt;/rec-number&gt;&lt;foreign-keys&gt;&lt;key app="EN" db-id="w59t25p0y20pv6e2wxopspd0z2peddrsfdvx" timestamp="1521207214"&gt;518&lt;/key&gt;&lt;/foreign-keys&gt;&lt;ref-type name="Web Page"&gt;12&lt;/ref-type&gt;&lt;contributors&gt;&lt;authors&gt;&lt;author&gt;Cochrane Effective Practice and Organisation of Care (EPOC)&lt;/author&gt;&lt;/authors&gt;&lt;/contributors&gt;&lt;titles&gt;&lt;title&gt;Describing interventions in EPOC reviews. EPOC Resources for review authors, 2017&lt;/title&gt;&lt;/titles&gt;&lt;dates&gt;&lt;year&gt;2017&lt;/year&gt;&lt;/dates&gt;&lt;urls&gt;&lt;related-urls&gt;&lt;url&gt;http://epoc.cochrane.org/resources/epoc-resources-review-authors. &lt;/url&gt;&lt;/related-urls&gt;&lt;/urls&gt;&lt;custom1&gt;2017&lt;/custom1&gt;&lt;custom2&gt;1.3.18&lt;/custom2&gt;&lt;/record&gt;&lt;/Cite&gt;&lt;/EndNote&gt;</w:instrText>
      </w:r>
      <w:r w:rsidR="00FE1257">
        <w:fldChar w:fldCharType="separate"/>
      </w:r>
      <w:r w:rsidR="000A08D0">
        <w:rPr>
          <w:noProof/>
        </w:rPr>
        <w:t>[21]</w:t>
      </w:r>
      <w:r w:rsidR="00FE1257">
        <w:fldChar w:fldCharType="end"/>
      </w:r>
      <w:r w:rsidR="00A32E5B">
        <w:t>)</w:t>
      </w:r>
      <w:r>
        <w:t xml:space="preserve"> were included</w:t>
      </w:r>
      <w:r w:rsidR="00AE7D0C">
        <w:t>.</w:t>
      </w:r>
    </w:p>
    <w:p w14:paraId="1D1BCE45" w14:textId="15FD7A3D" w:rsidR="00FE1257" w:rsidRDefault="00FE1257" w:rsidP="001C37F4">
      <w:pPr>
        <w:spacing w:line="360" w:lineRule="auto"/>
      </w:pPr>
      <w:r>
        <w:t xml:space="preserve">Titles and abstracts were screened independently by two reviewers. Full papers were </w:t>
      </w:r>
      <w:r w:rsidR="00E161E2">
        <w:t>scrutinised</w:t>
      </w:r>
      <w:r>
        <w:t xml:space="preserve"> by </w:t>
      </w:r>
      <w:r w:rsidR="005F53EA">
        <w:t>two reviewers</w:t>
      </w:r>
      <w:r>
        <w:t xml:space="preserve"> and consensus regarding inclusion </w:t>
      </w:r>
      <w:r w:rsidR="00E161E2">
        <w:t xml:space="preserve">or exclusion </w:t>
      </w:r>
      <w:r>
        <w:t>was reached after discussion.</w:t>
      </w:r>
      <w:r w:rsidR="00C0627F">
        <w:t xml:space="preserve"> </w:t>
      </w:r>
    </w:p>
    <w:p w14:paraId="4EC4FDC3" w14:textId="0C538B13" w:rsidR="00FE1257" w:rsidRDefault="00C0627F" w:rsidP="001C37F4">
      <w:pPr>
        <w:spacing w:line="360" w:lineRule="auto"/>
      </w:pPr>
      <w:r>
        <w:t xml:space="preserve">All study types were included, however a pre-specified subgroup analysis was planned for </w:t>
      </w:r>
      <w:r w:rsidR="00FE1257">
        <w:t>randomised trials, controlled clinical trials (CCTs), controlled before and after studies (CBAs) and interrupted time series analyses (ITS).</w:t>
      </w:r>
    </w:p>
    <w:p w14:paraId="764813BA" w14:textId="5E3EDB35" w:rsidR="00FE1257" w:rsidRPr="008B42AA" w:rsidRDefault="00FE1257" w:rsidP="00571E9B">
      <w:pPr>
        <w:pStyle w:val="Heading3"/>
        <w:spacing w:line="360" w:lineRule="auto"/>
        <w:rPr>
          <w:b/>
        </w:rPr>
      </w:pPr>
      <w:r w:rsidRPr="008B42AA">
        <w:rPr>
          <w:b/>
        </w:rPr>
        <w:t>Outcome Measures</w:t>
      </w:r>
    </w:p>
    <w:p w14:paraId="4629CA5E" w14:textId="531F439C" w:rsidR="00FE1257" w:rsidRPr="006166A4" w:rsidRDefault="00FE1257" w:rsidP="001C37F4">
      <w:pPr>
        <w:spacing w:line="360" w:lineRule="auto"/>
      </w:pPr>
      <w:r>
        <w:t>Primary and secondary outcome measures were pre-defined and are detailed below</w:t>
      </w:r>
      <w:r w:rsidR="002E7591">
        <w:t xml:space="preserve">. </w:t>
      </w:r>
      <w:r w:rsidR="006166A4">
        <w:t>We anticipated that included studies may be heterogenous in terms of included patient</w:t>
      </w:r>
      <w:r w:rsidR="00EB5E3D">
        <w:t xml:space="preserve"> groups</w:t>
      </w:r>
      <w:r w:rsidR="006166A4">
        <w:t>, settings and outcomes measured</w:t>
      </w:r>
      <w:r w:rsidR="00296344">
        <w:t>.</w:t>
      </w:r>
      <w:r w:rsidR="006166A4">
        <w:t xml:space="preserve"> </w:t>
      </w:r>
      <w:r w:rsidR="00296344">
        <w:t>W</w:t>
      </w:r>
      <w:r w:rsidR="006166A4">
        <w:t xml:space="preserve">e therefore proposed to categorise outcomes according to </w:t>
      </w:r>
      <w:r w:rsidR="00296344">
        <w:t xml:space="preserve">pre-specified domains, in accordance with recognised guidance for the evaluation of complex interventions </w:t>
      </w:r>
      <w:r w:rsidR="00296344">
        <w:fldChar w:fldCharType="begin"/>
      </w:r>
      <w:r w:rsidR="000A08D0">
        <w:instrText xml:space="preserve"> ADDIN EN.CITE &lt;EndNote&gt;&lt;Cite&gt;&lt;Author&gt;(EPOC)&lt;/Author&gt;&lt;Year&gt;2017&lt;/Year&gt;&lt;RecNum&gt;1592&lt;/RecNum&gt;&lt;DisplayText&gt;[22]&lt;/DisplayText&gt;&lt;record&gt;&lt;rec-number&gt;1592&lt;/rec-number&gt;&lt;foreign-keys&gt;&lt;key app="EN" db-id="w59t25p0y20pv6e2wxopspd0z2peddrsfdvx" timestamp="1526897220"&gt;1592&lt;/key&gt;&lt;/foreign-keys&gt;&lt;ref-type name="Web Page"&gt;12&lt;/ref-type&gt;&lt;contributors&gt;&lt;authors&gt;&lt;author&gt;Cochrane Effective Practice and Organisation of Care (EPOC)&lt;/author&gt;&lt;/authors&gt;&lt;secondary-authors&gt;&lt;author&gt;Cochrane &lt;/author&gt;&lt;/secondary-authors&gt;&lt;/contributors&gt;&lt;titles&gt;&lt;title&gt;What outcomes should be reported in EPOC reviews? EPOC Resources for review authors, 2017&lt;/title&gt;&lt;/titles&gt;&lt;volume&gt;2018&lt;/volume&gt;&lt;number&gt;21.05.2018&lt;/number&gt;&lt;dates&gt;&lt;year&gt;2017&lt;/year&gt;&lt;/dates&gt;&lt;urls&gt;&lt;related-urls&gt;&lt;url&gt;http://epoc.cochrane.org/sites/epoc.cochrane.org/files/public/uploads/Resources-for-authors2017/what_outcomes_should_be_reported_in_epoc_reviews.pdf&lt;/url&gt;&lt;/related-urls&gt;&lt;/urls&gt;&lt;/record&gt;&lt;/Cite&gt;&lt;/EndNote&gt;</w:instrText>
      </w:r>
      <w:r w:rsidR="00296344">
        <w:fldChar w:fldCharType="separate"/>
      </w:r>
      <w:r w:rsidR="000A08D0">
        <w:rPr>
          <w:noProof/>
        </w:rPr>
        <w:t>[22]</w:t>
      </w:r>
      <w:r w:rsidR="00296344">
        <w:fldChar w:fldCharType="end"/>
      </w:r>
      <w:r w:rsidR="00296344">
        <w:t>.</w:t>
      </w:r>
    </w:p>
    <w:p w14:paraId="4C456578" w14:textId="5389DF3C" w:rsidR="00FE1257" w:rsidRPr="00C30214" w:rsidRDefault="00FE1257" w:rsidP="001C37F4">
      <w:pPr>
        <w:pStyle w:val="Heading4"/>
        <w:spacing w:line="360" w:lineRule="auto"/>
        <w:rPr>
          <w:rStyle w:val="SubtleEmphasis"/>
          <w:i/>
          <w:iCs/>
        </w:rPr>
      </w:pPr>
      <w:r w:rsidRPr="00C30214">
        <w:rPr>
          <w:rStyle w:val="SubtleEmphasis"/>
        </w:rPr>
        <w:t>Primary Outcome</w:t>
      </w:r>
    </w:p>
    <w:p w14:paraId="1D5286F6" w14:textId="0925C704" w:rsidR="00FE1257" w:rsidRDefault="00FE1257" w:rsidP="001C37F4">
      <w:pPr>
        <w:spacing w:line="360" w:lineRule="auto"/>
      </w:pPr>
      <w:r w:rsidRPr="00567873">
        <w:rPr>
          <w:rStyle w:val="SubtleEmphasis"/>
        </w:rPr>
        <w:t>Objectively measured patient outcomes;</w:t>
      </w:r>
      <w:r w:rsidRPr="005C3DE3">
        <w:rPr>
          <w:b/>
        </w:rPr>
        <w:t xml:space="preserve"> </w:t>
      </w:r>
      <w:r>
        <w:t>i.e.</w:t>
      </w:r>
      <w:r>
        <w:rPr>
          <w:b/>
        </w:rPr>
        <w:t xml:space="preserve"> </w:t>
      </w:r>
      <w:r>
        <w:t>m</w:t>
      </w:r>
      <w:r w:rsidRPr="008A3E2D">
        <w:t>ortality</w:t>
      </w:r>
      <w:r w:rsidR="00625382">
        <w:t>,</w:t>
      </w:r>
      <w:r w:rsidRPr="008A3E2D">
        <w:t xml:space="preserve"> Patient Reported Outcome Measures (PROMs), </w:t>
      </w:r>
      <w:r w:rsidR="00625382">
        <w:t>biochemical markers of disease activity.</w:t>
      </w:r>
    </w:p>
    <w:p w14:paraId="02104118" w14:textId="73E6D99B" w:rsidR="00FE1257" w:rsidRPr="00F70A8C" w:rsidRDefault="00FE1257" w:rsidP="001C37F4">
      <w:pPr>
        <w:pStyle w:val="Heading4"/>
        <w:spacing w:line="360" w:lineRule="auto"/>
      </w:pPr>
      <w:r w:rsidRPr="00F70A8C">
        <w:rPr>
          <w:rStyle w:val="SubtleEmphasis"/>
        </w:rPr>
        <w:lastRenderedPageBreak/>
        <w:t>Secondary Outcomes</w:t>
      </w:r>
      <w:r w:rsidRPr="00F70A8C">
        <w:t xml:space="preserve"> </w:t>
      </w:r>
    </w:p>
    <w:p w14:paraId="449DF243" w14:textId="7484E789" w:rsidR="00FE1257" w:rsidRDefault="00FE1257" w:rsidP="001C37F4">
      <w:pPr>
        <w:spacing w:line="360" w:lineRule="auto"/>
      </w:pPr>
      <w:r>
        <w:t>Given the breadth of potential settings and participants eligible for inclusion in the analysis, secondary outcomes will be reported and categorised under the following</w:t>
      </w:r>
      <w:r w:rsidR="00296344">
        <w:t xml:space="preserve"> domains</w:t>
      </w:r>
      <w:r>
        <w:t>:</w:t>
      </w:r>
    </w:p>
    <w:p w14:paraId="6090B2E7" w14:textId="7A969940" w:rsidR="00FE1257" w:rsidRDefault="00296344" w:rsidP="00571E9B">
      <w:pPr>
        <w:pStyle w:val="ListParagraph"/>
        <w:numPr>
          <w:ilvl w:val="0"/>
          <w:numId w:val="3"/>
        </w:numPr>
        <w:spacing w:line="360" w:lineRule="auto"/>
      </w:pPr>
      <w:r w:rsidRPr="008B42AA">
        <w:rPr>
          <w:i/>
        </w:rPr>
        <w:t xml:space="preserve">Other </w:t>
      </w:r>
      <w:r w:rsidR="00FE1257" w:rsidRPr="008B42AA">
        <w:rPr>
          <w:i/>
        </w:rPr>
        <w:t>Patient Outcomes</w:t>
      </w:r>
      <w:r w:rsidR="00571E9B">
        <w:t xml:space="preserve"> – i.e. </w:t>
      </w:r>
      <w:r w:rsidR="00FE1257">
        <w:t>Proxy measures of physical health and treatment outcomes</w:t>
      </w:r>
      <w:r w:rsidR="00571E9B">
        <w:t>.</w:t>
      </w:r>
    </w:p>
    <w:p w14:paraId="4EAED760" w14:textId="2E42AC0C" w:rsidR="00FE1257" w:rsidRPr="008B42AA" w:rsidRDefault="00FE1257" w:rsidP="00571E9B">
      <w:pPr>
        <w:pStyle w:val="ListParagraph"/>
        <w:numPr>
          <w:ilvl w:val="0"/>
          <w:numId w:val="3"/>
        </w:numPr>
        <w:spacing w:line="360" w:lineRule="auto"/>
        <w:rPr>
          <w:i/>
        </w:rPr>
      </w:pPr>
      <w:r w:rsidRPr="008B42AA">
        <w:rPr>
          <w:i/>
        </w:rPr>
        <w:t>Quality</w:t>
      </w:r>
      <w:r w:rsidR="00296344" w:rsidRPr="008B42AA">
        <w:rPr>
          <w:i/>
        </w:rPr>
        <w:t xml:space="preserve"> (Process)</w:t>
      </w:r>
      <w:r w:rsidRPr="008B42AA">
        <w:rPr>
          <w:i/>
        </w:rPr>
        <w:t xml:space="preserve"> Outcomes</w:t>
      </w:r>
      <w:r w:rsidR="00571E9B">
        <w:t xml:space="preserve"> – i.e. </w:t>
      </w:r>
      <w:r>
        <w:t>Measures of adherence to guidelines</w:t>
      </w:r>
      <w:r w:rsidR="00571E9B">
        <w:t xml:space="preserve"> or quality of documentation.</w:t>
      </w:r>
    </w:p>
    <w:p w14:paraId="46F6569F" w14:textId="23F2A222" w:rsidR="00FE1257" w:rsidRDefault="008810D7" w:rsidP="001C37F4">
      <w:pPr>
        <w:pStyle w:val="ListParagraph"/>
        <w:numPr>
          <w:ilvl w:val="0"/>
          <w:numId w:val="3"/>
        </w:numPr>
        <w:spacing w:line="360" w:lineRule="auto"/>
      </w:pPr>
      <w:r w:rsidRPr="008B42AA">
        <w:rPr>
          <w:i/>
        </w:rPr>
        <w:t xml:space="preserve">Healthcare </w:t>
      </w:r>
      <w:r w:rsidR="00FE1257" w:rsidRPr="008B42AA">
        <w:rPr>
          <w:i/>
        </w:rPr>
        <w:t>Resource Utilisation and Access to Care</w:t>
      </w:r>
      <w:r w:rsidR="00571E9B">
        <w:t xml:space="preserve"> – i.e. length of stay or waiting times.</w:t>
      </w:r>
    </w:p>
    <w:p w14:paraId="24F93551" w14:textId="484F440E" w:rsidR="00FE1257" w:rsidRDefault="00FE1257" w:rsidP="00571E9B">
      <w:pPr>
        <w:pStyle w:val="ListParagraph"/>
        <w:numPr>
          <w:ilvl w:val="0"/>
          <w:numId w:val="3"/>
        </w:numPr>
        <w:spacing w:line="360" w:lineRule="auto"/>
      </w:pPr>
      <w:r w:rsidRPr="008B42AA">
        <w:rPr>
          <w:i/>
        </w:rPr>
        <w:t>Healthcare Professional Outcomes</w:t>
      </w:r>
      <w:r w:rsidR="00571E9B">
        <w:t xml:space="preserve"> – i.e. s</w:t>
      </w:r>
      <w:r>
        <w:t>taff satisfaction</w:t>
      </w:r>
      <w:r w:rsidR="00571E9B">
        <w:t xml:space="preserve"> or </w:t>
      </w:r>
      <w:r>
        <w:t>staff morale</w:t>
      </w:r>
      <w:r w:rsidR="00571E9B">
        <w:t>.</w:t>
      </w:r>
    </w:p>
    <w:p w14:paraId="326B8317" w14:textId="74A23013" w:rsidR="00FE1257" w:rsidRPr="008B42AA" w:rsidRDefault="00FE1257" w:rsidP="00571E9B">
      <w:pPr>
        <w:pStyle w:val="ListParagraph"/>
        <w:numPr>
          <w:ilvl w:val="0"/>
          <w:numId w:val="3"/>
        </w:numPr>
        <w:spacing w:line="360" w:lineRule="auto"/>
        <w:rPr>
          <w:i/>
        </w:rPr>
      </w:pPr>
      <w:r w:rsidRPr="008B42AA">
        <w:rPr>
          <w:i/>
        </w:rPr>
        <w:t>Adverse Events</w:t>
      </w:r>
    </w:p>
    <w:p w14:paraId="0D0456E0" w14:textId="04B5D6C9" w:rsidR="00FE1257" w:rsidRPr="008B42AA" w:rsidRDefault="00571E9B" w:rsidP="00571E9B">
      <w:pPr>
        <w:pStyle w:val="ListParagraph"/>
        <w:numPr>
          <w:ilvl w:val="0"/>
          <w:numId w:val="3"/>
        </w:numPr>
        <w:spacing w:line="360" w:lineRule="auto"/>
        <w:rPr>
          <w:i/>
        </w:rPr>
      </w:pPr>
      <w:r w:rsidRPr="008B42AA">
        <w:rPr>
          <w:i/>
        </w:rPr>
        <w:t xml:space="preserve">Patient </w:t>
      </w:r>
      <w:r w:rsidR="00FE1257" w:rsidRPr="008B42AA">
        <w:rPr>
          <w:i/>
        </w:rPr>
        <w:t>Satisfaction</w:t>
      </w:r>
    </w:p>
    <w:p w14:paraId="7A858EB0" w14:textId="77777777" w:rsidR="00FE1257" w:rsidRDefault="00FE1257" w:rsidP="001C37F4">
      <w:pPr>
        <w:spacing w:line="360" w:lineRule="auto"/>
      </w:pPr>
    </w:p>
    <w:p w14:paraId="70BFE26E" w14:textId="7A370252" w:rsidR="00FE1257" w:rsidRPr="008B42AA" w:rsidRDefault="00FE1257" w:rsidP="001C37F4">
      <w:pPr>
        <w:pStyle w:val="Heading3"/>
        <w:spacing w:line="360" w:lineRule="auto"/>
        <w:rPr>
          <w:b/>
        </w:rPr>
      </w:pPr>
      <w:r w:rsidRPr="008B42AA">
        <w:rPr>
          <w:b/>
        </w:rPr>
        <w:t>Data Collection and Analysis</w:t>
      </w:r>
    </w:p>
    <w:p w14:paraId="2E81A4D9" w14:textId="4803AD4D" w:rsidR="00FE1257" w:rsidRDefault="00DB6324" w:rsidP="001C37F4">
      <w:pPr>
        <w:spacing w:line="360" w:lineRule="auto"/>
      </w:pPr>
      <w:r>
        <w:t>R</w:t>
      </w:r>
      <w:r w:rsidR="00FE1257" w:rsidRPr="002B219E">
        <w:t xml:space="preserve">elevant data were </w:t>
      </w:r>
      <w:r w:rsidR="00A32E5B">
        <w:t>recorded on pre-designed</w:t>
      </w:r>
      <w:r w:rsidR="00FE1257" w:rsidRPr="002B219E">
        <w:t xml:space="preserve"> data extraction form</w:t>
      </w:r>
      <w:r w:rsidR="00FE1257">
        <w:t xml:space="preserve">s. </w:t>
      </w:r>
      <w:r w:rsidR="005F53EA">
        <w:t>Reports</w:t>
      </w:r>
      <w:r w:rsidR="00FE1257" w:rsidRPr="007E4E05">
        <w:t xml:space="preserve"> were interrogated to identify</w:t>
      </w:r>
      <w:r w:rsidR="00625382">
        <w:t xml:space="preserve"> c</w:t>
      </w:r>
      <w:r w:rsidR="00FE1257" w:rsidRPr="007E4E05">
        <w:t>haracteristics</w:t>
      </w:r>
      <w:r w:rsidR="00FE1257">
        <w:t xml:space="preserve"> including</w:t>
      </w:r>
      <w:r w:rsidR="00625382">
        <w:t>;</w:t>
      </w:r>
      <w:r w:rsidR="00FE1257" w:rsidRPr="007E4E05">
        <w:t xml:space="preserve"> </w:t>
      </w:r>
      <w:r w:rsidR="00FE1257">
        <w:t>t</w:t>
      </w:r>
      <w:r w:rsidR="00FE1257" w:rsidRPr="007E4E05">
        <w:t>ype of study</w:t>
      </w:r>
      <w:r w:rsidR="00625382">
        <w:t>;</w:t>
      </w:r>
      <w:r w:rsidR="00FE1257">
        <w:t xml:space="preserve"> number of participant</w:t>
      </w:r>
      <w:r w:rsidR="00625382">
        <w:t>s;</w:t>
      </w:r>
      <w:r w:rsidR="00FE1257">
        <w:t xml:space="preserve"> population characteristics</w:t>
      </w:r>
      <w:r w:rsidR="00625382">
        <w:t>;</w:t>
      </w:r>
      <w:r w:rsidR="00FE1257">
        <w:t xml:space="preserve"> </w:t>
      </w:r>
      <w:r w:rsidR="00A32E5B">
        <w:t xml:space="preserve">and </w:t>
      </w:r>
      <w:r w:rsidR="00FE1257">
        <w:t>primary and other study outcomes. A quality and risk of bias assessment was completed for randomised trials, controlled clinical trials (CCTs), controlled before and after studies (CBAs) and interrupted time series analyses (ITS)</w:t>
      </w:r>
      <w:r w:rsidR="002E064A">
        <w:t xml:space="preserve"> </w:t>
      </w:r>
      <w:r w:rsidR="006E4DF1">
        <w:t>using</w:t>
      </w:r>
      <w:r w:rsidR="002E064A">
        <w:t xml:space="preserve"> Cochrane</w:t>
      </w:r>
      <w:r w:rsidR="00E95BC0">
        <w:t>, Effective Practice and Organisation of Care risk of bias criteria</w:t>
      </w:r>
      <w:r w:rsidR="00E95BC0">
        <w:fldChar w:fldCharType="begin"/>
      </w:r>
      <w:r w:rsidR="000A08D0">
        <w:instrText xml:space="preserve"> ADDIN EN.CITE &lt;EndNote&gt;&lt;Cite&gt;&lt;Author&gt;(EPOC)&lt;/Author&gt;&lt;Year&gt;2017&lt;/Year&gt;&lt;RecNum&gt;1598&lt;/RecNum&gt;&lt;DisplayText&gt;[23]&lt;/DisplayText&gt;&lt;record&gt;&lt;rec-number&gt;1598&lt;/rec-number&gt;&lt;foreign-keys&gt;&lt;key app="EN" db-id="w59t25p0y20pv6e2wxopspd0z2peddrsfdvx" timestamp="1527155353"&gt;1598&lt;/key&gt;&lt;/foreign-keys&gt;&lt;ref-type name="Web Page"&gt;12&lt;/ref-type&gt;&lt;contributors&gt;&lt;authors&gt;&lt;author&gt;Cochrane Effective Practice and Organisation of Care (EPOC)&lt;/author&gt;&lt;/authors&gt;&lt;/contributors&gt;&lt;titles&gt;&lt;title&gt;Suggested risk of bias criteria&amp;#xD;for EPOC reviews&lt;/title&gt;&lt;secondary-title&gt;EPOC Resources for review authors, 2017.&lt;/secondary-title&gt;&lt;/titles&gt;&lt;volume&gt;2018&lt;/volume&gt;&lt;number&gt;24.05.2018&lt;/number&gt;&lt;dates&gt;&lt;year&gt;2017&lt;/year&gt;&lt;/dates&gt;&lt;urls&gt;&lt;related-urls&gt;&lt;url&gt;http://epoc.cochrane.org/resources/epoc-resources-review-authors&lt;/url&gt;&lt;/related-urls&gt;&lt;/urls&gt;&lt;/record&gt;&lt;/Cite&gt;&lt;/EndNote&gt;</w:instrText>
      </w:r>
      <w:r w:rsidR="00E95BC0">
        <w:fldChar w:fldCharType="separate"/>
      </w:r>
      <w:r w:rsidR="000A08D0">
        <w:rPr>
          <w:noProof/>
        </w:rPr>
        <w:t>[23]</w:t>
      </w:r>
      <w:r w:rsidR="00E95BC0">
        <w:fldChar w:fldCharType="end"/>
      </w:r>
      <w:r w:rsidR="00FE1257">
        <w:t>.</w:t>
      </w:r>
      <w:r w:rsidR="00625382">
        <w:t xml:space="preserve"> </w:t>
      </w:r>
      <w:r w:rsidR="00FE1257">
        <w:t xml:space="preserve">Study interventions were described according to the criteria outlined in the TIDieR checklist for reporting interventions </w:t>
      </w:r>
      <w:r w:rsidR="00FE1257">
        <w:fldChar w:fldCharType="begin"/>
      </w:r>
      <w:r w:rsidR="000A08D0">
        <w:instrText xml:space="preserve"> ADDIN EN.CITE &lt;EndNote&gt;&lt;Cite&gt;&lt;Author&gt;Hoffmann&lt;/Author&gt;&lt;Year&gt;2014&lt;/Year&gt;&lt;RecNum&gt;541&lt;/RecNum&gt;&lt;DisplayText&gt;[24]&lt;/DisplayText&gt;&lt;record&gt;&lt;rec-number&gt;541&lt;/rec-number&gt;&lt;foreign-keys&gt;&lt;key app="EN" db-id="w59t25p0y20pv6e2wxopspd0z2peddrsfdvx" timestamp="1521229345"&gt;541&lt;/key&gt;&lt;/foreign-keys&gt;&lt;ref-type name="Journal Article"&gt;17&lt;/ref-type&gt;&lt;contributors&gt;&lt;authors&gt;&lt;author&gt;Hoffmann, Tammy C&lt;/author&gt;&lt;author&gt;Glasziou, Paul P&lt;/author&gt;&lt;author&gt;Boutron, Isabelle&lt;/author&gt;&lt;author&gt;Milne, Ruairidh&lt;/author&gt;&lt;author&gt;Perera, Rafael&lt;/author&gt;&lt;author&gt;Moher, David&lt;/author&gt;&lt;author&gt;Altman, Douglas G&lt;/author&gt;&lt;author&gt;Barbour, Virginia&lt;/author&gt;&lt;author&gt;Macdonald, Helen&lt;/author&gt;&lt;author&gt;Johnston, Marie&lt;/author&gt;&lt;author&gt;Lamb, Sarah E&lt;/author&gt;&lt;author&gt;Dixon-Woods, Mary&lt;/author&gt;&lt;author&gt;McCulloch, Peter&lt;/author&gt;&lt;author&gt;Wyatt, Jeremy C&lt;/author&gt;&lt;author&gt;Chan, An-Wen&lt;/author&gt;&lt;author&gt;Michie, Susan&lt;/author&gt;&lt;/authors&gt;&lt;/contributors&gt;&lt;titles&gt;&lt;title&gt;Better reporting of interventions: template for intervention description and replication (TIDieR) checklist and guide&lt;/title&gt;&lt;secondary-title&gt;BMJ : British Medical Journal&lt;/secondary-title&gt;&lt;/titles&gt;&lt;periodical&gt;&lt;full-title&gt;BMJ : British Medical Journal&lt;/full-title&gt;&lt;/periodical&gt;&lt;volume&gt;348&lt;/volume&gt;&lt;dates&gt;&lt;year&gt;2014&lt;/year&gt;&lt;/dates&gt;&lt;urls&gt;&lt;related-urls&gt;&lt;url&gt;http://www.bmj.com/content/bmj/348/bmj.g1687.full.pdf&lt;/url&gt;&lt;/related-urls&gt;&lt;/urls&gt;&lt;electronic-resource-num&gt;10.1136/bmj.g1687&lt;/electronic-resource-num&gt;&lt;/record&gt;&lt;/Cite&gt;&lt;/EndNote&gt;</w:instrText>
      </w:r>
      <w:r w:rsidR="00FE1257">
        <w:fldChar w:fldCharType="separate"/>
      </w:r>
      <w:r w:rsidR="000A08D0">
        <w:rPr>
          <w:noProof/>
        </w:rPr>
        <w:t>[24]</w:t>
      </w:r>
      <w:r w:rsidR="00FE1257">
        <w:fldChar w:fldCharType="end"/>
      </w:r>
      <w:r w:rsidR="00FE1257">
        <w:t xml:space="preserve"> and these details were completed on a separate data collection form.</w:t>
      </w:r>
    </w:p>
    <w:p w14:paraId="3E9DE5EF" w14:textId="0BDCDA70" w:rsidR="00FE1257" w:rsidRPr="00B37BFA" w:rsidRDefault="00DB6324" w:rsidP="001C37F4">
      <w:pPr>
        <w:spacing w:line="360" w:lineRule="auto"/>
      </w:pPr>
      <w:r>
        <w:t>S</w:t>
      </w:r>
      <w:r w:rsidR="00FE1257" w:rsidRPr="00B37BFA">
        <w:t>tatistical meta-analys</w:t>
      </w:r>
      <w:r w:rsidR="00E724E5">
        <w:t>e</w:t>
      </w:r>
      <w:r w:rsidR="00FE1257" w:rsidRPr="00B37BFA">
        <w:t xml:space="preserve">s </w:t>
      </w:r>
      <w:r>
        <w:t xml:space="preserve">were planned, if studies of </w:t>
      </w:r>
      <w:r w:rsidR="00FE1257" w:rsidRPr="00B37BFA">
        <w:t xml:space="preserve">adequate quality </w:t>
      </w:r>
      <w:r w:rsidR="00FE1257">
        <w:t xml:space="preserve">(assessed by study type, see above, and formal risk of bias assessment) </w:t>
      </w:r>
      <w:r w:rsidR="00FE1257" w:rsidRPr="00B37BFA">
        <w:t>and homogeneity</w:t>
      </w:r>
      <w:r>
        <w:t xml:space="preserve"> were identified</w:t>
      </w:r>
      <w:r w:rsidR="00FE1257" w:rsidRPr="00B37BFA">
        <w:t>.</w:t>
      </w:r>
      <w:r w:rsidR="00FE1257">
        <w:t xml:space="preserve"> For studies not eligible for inclusion in a meta-analysis</w:t>
      </w:r>
      <w:r>
        <w:t>, a</w:t>
      </w:r>
      <w:r w:rsidR="00FE1257" w:rsidRPr="00B37BFA">
        <w:t xml:space="preserve"> </w:t>
      </w:r>
      <w:r w:rsidR="004F52EB">
        <w:t>descriptiv</w:t>
      </w:r>
      <w:r w:rsidR="00FE1257" w:rsidRPr="00B37BFA">
        <w:t xml:space="preserve">e summary of the types </w:t>
      </w:r>
      <w:r w:rsidR="00FE1257">
        <w:t xml:space="preserve">of HIT interventions </w:t>
      </w:r>
      <w:r w:rsidR="004F52EB">
        <w:t xml:space="preserve">that were utilised </w:t>
      </w:r>
      <w:r w:rsidR="00FE1257">
        <w:t>and the outcomes</w:t>
      </w:r>
      <w:r w:rsidR="004F52EB">
        <w:t xml:space="preserve"> that were reported</w:t>
      </w:r>
      <w:r>
        <w:t xml:space="preserve"> was undertaken</w:t>
      </w:r>
      <w:r w:rsidR="00FE1257">
        <w:t>.</w:t>
      </w:r>
    </w:p>
    <w:p w14:paraId="42DA84EB" w14:textId="77777777" w:rsidR="008B42AA" w:rsidRDefault="008B42AA" w:rsidP="001C37F4">
      <w:pPr>
        <w:spacing w:line="360" w:lineRule="auto"/>
      </w:pPr>
    </w:p>
    <w:p w14:paraId="7EDAA7A0" w14:textId="77777777" w:rsidR="008B42AA" w:rsidRDefault="008B42AA" w:rsidP="001C37F4">
      <w:pPr>
        <w:spacing w:line="360" w:lineRule="auto"/>
        <w:rPr>
          <w:b/>
        </w:rPr>
      </w:pPr>
      <w:r>
        <w:rPr>
          <w:b/>
        </w:rPr>
        <w:t>RESULTS</w:t>
      </w:r>
    </w:p>
    <w:p w14:paraId="0053A8FD" w14:textId="485E5E1F" w:rsidR="00CE2FB5" w:rsidRDefault="00B84984" w:rsidP="001C37F4">
      <w:pPr>
        <w:spacing w:line="360" w:lineRule="auto"/>
      </w:pPr>
      <w:r>
        <w:t>The search</w:t>
      </w:r>
      <w:r w:rsidR="000A1928">
        <w:t xml:space="preserve"> strategy</w:t>
      </w:r>
      <w:r>
        <w:t xml:space="preserve"> identified  </w:t>
      </w:r>
      <w:r w:rsidR="00080450">
        <w:t xml:space="preserve">1377 </w:t>
      </w:r>
      <w:r>
        <w:t>studies (</w:t>
      </w:r>
      <w:r w:rsidR="00080450">
        <w:t>1158</w:t>
      </w:r>
      <w:r w:rsidR="00D9462C">
        <w:t xml:space="preserve"> excluding duplicates). Following title and abstract screening, the full texts of </w:t>
      </w:r>
      <w:r w:rsidR="00FB50CC">
        <w:t>147</w:t>
      </w:r>
      <w:r w:rsidR="00D9462C">
        <w:t xml:space="preserve"> studies were </w:t>
      </w:r>
      <w:r w:rsidR="005F53EA">
        <w:t xml:space="preserve">requested </w:t>
      </w:r>
      <w:r w:rsidR="00D9462C">
        <w:t>and</w:t>
      </w:r>
      <w:r>
        <w:t xml:space="preserve"> </w:t>
      </w:r>
      <w:r w:rsidR="00FB50CC">
        <w:t>forty-four</w:t>
      </w:r>
      <w:r w:rsidR="00DB6324">
        <w:t xml:space="preserve"> studies </w:t>
      </w:r>
      <w:r w:rsidR="00D9462C">
        <w:t>met the criteria for inclusion in the review (see Figure 2. for PRISMA flow chart including the reasons for ex</w:t>
      </w:r>
      <w:r w:rsidR="00A32E5B">
        <w:t>c</w:t>
      </w:r>
      <w:r w:rsidR="00D9462C">
        <w:t xml:space="preserve">lusion). The </w:t>
      </w:r>
      <w:r w:rsidR="00FB50CC">
        <w:t xml:space="preserve">44 </w:t>
      </w:r>
      <w:r w:rsidR="00DB6324">
        <w:t xml:space="preserve">included </w:t>
      </w:r>
      <w:r w:rsidR="00D9462C">
        <w:t>studies involved</w:t>
      </w:r>
      <w:r w:rsidR="00DB6324">
        <w:t xml:space="preserve"> </w:t>
      </w:r>
      <w:r w:rsidR="008810D7">
        <w:t xml:space="preserve">over </w:t>
      </w:r>
      <w:r w:rsidR="00FB50CC">
        <w:t>270</w:t>
      </w:r>
      <w:r w:rsidR="008810D7">
        <w:t>,000 participants</w:t>
      </w:r>
      <w:r w:rsidR="005F53EA">
        <w:t xml:space="preserve"> </w:t>
      </w:r>
      <w:r w:rsidR="003B0793">
        <w:t>(study characteristics and quality</w:t>
      </w:r>
      <w:r w:rsidR="005F53EA">
        <w:t xml:space="preserve"> assessments</w:t>
      </w:r>
      <w:r w:rsidR="003B0793">
        <w:t xml:space="preserve"> are summarised in the online supplementary files)</w:t>
      </w:r>
      <w:r w:rsidR="008810D7">
        <w:t xml:space="preserve">. </w:t>
      </w:r>
      <w:r w:rsidR="00DB6324">
        <w:t xml:space="preserve">Of the identified studies, </w:t>
      </w:r>
      <w:r w:rsidR="00D10B30">
        <w:t>1</w:t>
      </w:r>
      <w:r w:rsidR="003E6B3E">
        <w:t>6</w:t>
      </w:r>
      <w:r w:rsidR="00D10B30">
        <w:t xml:space="preserve">/44 </w:t>
      </w:r>
      <w:r w:rsidR="00D10B30">
        <w:lastRenderedPageBreak/>
        <w:t xml:space="preserve">(34.1%) were ‘before and after’ studies (uncontrolled), </w:t>
      </w:r>
      <w:r w:rsidR="00FB50CC">
        <w:t>14</w:t>
      </w:r>
      <w:r w:rsidR="00CE2FB5">
        <w:t>/</w:t>
      </w:r>
      <w:r w:rsidR="00FB50CC">
        <w:t>44</w:t>
      </w:r>
      <w:r w:rsidR="00CE2FB5">
        <w:t xml:space="preserve"> </w:t>
      </w:r>
      <w:r w:rsidR="00A862B6">
        <w:t>(</w:t>
      </w:r>
      <w:r w:rsidR="00FB50CC">
        <w:t>31.8</w:t>
      </w:r>
      <w:r w:rsidR="00A862B6">
        <w:t xml:space="preserve">%) </w:t>
      </w:r>
      <w:r w:rsidR="00CE2FB5">
        <w:t xml:space="preserve">were non-comparative (case studies), </w:t>
      </w:r>
      <w:r w:rsidR="00D10B30">
        <w:t>5/44 (11.4%) were interrupted time series studies, 4</w:t>
      </w:r>
      <w:r w:rsidR="00CE2FB5">
        <w:t>/</w:t>
      </w:r>
      <w:r w:rsidR="00D10B30">
        <w:t>44</w:t>
      </w:r>
      <w:r w:rsidR="00CE2FB5">
        <w:t xml:space="preserve"> </w:t>
      </w:r>
      <w:r w:rsidR="00A862B6">
        <w:t>(</w:t>
      </w:r>
      <w:r w:rsidR="00D10B30">
        <w:t>9.1</w:t>
      </w:r>
      <w:r w:rsidR="00A862B6">
        <w:t xml:space="preserve">%) </w:t>
      </w:r>
      <w:r w:rsidR="00CE2FB5">
        <w:t>were retrospective cohort studies</w:t>
      </w:r>
      <w:r w:rsidR="00D10B30">
        <w:t>, 2/44 (4.5%) were cluster randomised controlled trials and there</w:t>
      </w:r>
      <w:r w:rsidR="00CE2FB5">
        <w:t xml:space="preserve"> </w:t>
      </w:r>
      <w:r w:rsidR="002F6BB3">
        <w:t xml:space="preserve">were </w:t>
      </w:r>
      <w:r w:rsidR="00CE2FB5">
        <w:t>1/</w:t>
      </w:r>
      <w:r w:rsidR="00D10B30">
        <w:t>44</w:t>
      </w:r>
      <w:r w:rsidR="00CE2FB5">
        <w:t xml:space="preserve"> </w:t>
      </w:r>
      <w:r w:rsidR="00A862B6">
        <w:t>(</w:t>
      </w:r>
      <w:r w:rsidR="00D10B30">
        <w:t>2.3</w:t>
      </w:r>
      <w:r w:rsidR="00A862B6">
        <w:t>%)</w:t>
      </w:r>
      <w:r w:rsidR="00D10B30">
        <w:t xml:space="preserve"> controlled before-after</w:t>
      </w:r>
      <w:r w:rsidR="003E6B3E">
        <w:t>, prospective case-control</w:t>
      </w:r>
      <w:r w:rsidR="00D10B30">
        <w:t xml:space="preserve"> and</w:t>
      </w:r>
      <w:r w:rsidR="00A862B6">
        <w:t xml:space="preserve"> </w:t>
      </w:r>
      <w:r w:rsidR="00CE2FB5">
        <w:t>prospective cohort studies</w:t>
      </w:r>
      <w:r w:rsidR="00D10B30">
        <w:t xml:space="preserve"> respectively</w:t>
      </w:r>
      <w:r w:rsidR="00CE2FB5">
        <w:t xml:space="preserve">. </w:t>
      </w:r>
    </w:p>
    <w:p w14:paraId="1391B906" w14:textId="45776735" w:rsidR="008810D7" w:rsidRDefault="00A32E5B" w:rsidP="001C37F4">
      <w:pPr>
        <w:spacing w:line="360" w:lineRule="auto"/>
      </w:pPr>
      <w:r>
        <w:t xml:space="preserve">Of </w:t>
      </w:r>
      <w:r w:rsidR="002279EF">
        <w:t xml:space="preserve">the </w:t>
      </w:r>
      <w:r w:rsidR="008810D7">
        <w:t>included studies</w:t>
      </w:r>
      <w:r>
        <w:t>,</w:t>
      </w:r>
      <w:r w:rsidR="008810D7">
        <w:t xml:space="preserve"> </w:t>
      </w:r>
      <w:r w:rsidR="001B1E21">
        <w:t>41/44</w:t>
      </w:r>
      <w:r w:rsidR="008810D7">
        <w:t xml:space="preserve"> (</w:t>
      </w:r>
      <w:r w:rsidR="001B1E21">
        <w:t>93.2</w:t>
      </w:r>
      <w:r w:rsidR="008810D7">
        <w:t>%) investigated the implementation of HIT supported clinical pathways in secondary or tertiary care settings and 3/</w:t>
      </w:r>
      <w:r w:rsidR="001B1E21">
        <w:t>44</w:t>
      </w:r>
      <w:r w:rsidR="008810D7">
        <w:t xml:space="preserve"> (</w:t>
      </w:r>
      <w:r w:rsidR="001B1E21">
        <w:t>6.8</w:t>
      </w:r>
      <w:r w:rsidR="008810D7">
        <w:t xml:space="preserve">%) </w:t>
      </w:r>
      <w:r>
        <w:t>were</w:t>
      </w:r>
      <w:r w:rsidR="005F53EA">
        <w:t xml:space="preserve"> c</w:t>
      </w:r>
      <w:r w:rsidR="004D3596">
        <w:t>onduc</w:t>
      </w:r>
      <w:r w:rsidR="005F53EA">
        <w:t>ted</w:t>
      </w:r>
      <w:r w:rsidR="008810D7">
        <w:t xml:space="preserve"> in primary care settings. </w:t>
      </w:r>
      <w:r w:rsidR="002279EF">
        <w:t xml:space="preserve">Adult participants were involved in </w:t>
      </w:r>
      <w:r w:rsidR="001B1E21">
        <w:t>37/44 (84.1%)</w:t>
      </w:r>
      <w:r w:rsidR="002279EF">
        <w:t xml:space="preserve"> studies, while </w:t>
      </w:r>
      <w:r w:rsidR="001B1E21">
        <w:t>7</w:t>
      </w:r>
      <w:r w:rsidR="008810D7">
        <w:t>/</w:t>
      </w:r>
      <w:r w:rsidR="001B1E21">
        <w:t>44</w:t>
      </w:r>
      <w:r w:rsidR="008810D7">
        <w:t xml:space="preserve"> (</w:t>
      </w:r>
      <w:r w:rsidR="001B1E21">
        <w:t>15.9</w:t>
      </w:r>
      <w:r w:rsidR="008810D7">
        <w:t>%) studies included children.</w:t>
      </w:r>
    </w:p>
    <w:p w14:paraId="5F809272" w14:textId="456F2047" w:rsidR="00CE2FB5" w:rsidRPr="008B42AA" w:rsidRDefault="00CE2FB5" w:rsidP="008B42AA">
      <w:pPr>
        <w:pStyle w:val="Heading3"/>
        <w:spacing w:line="360" w:lineRule="auto"/>
        <w:rPr>
          <w:b/>
        </w:rPr>
      </w:pPr>
      <w:r w:rsidRPr="008B42AA">
        <w:rPr>
          <w:b/>
        </w:rPr>
        <w:t>Characteristics of HIT Utilised in the Implementation of Clinical Pathways</w:t>
      </w:r>
      <w:r w:rsidR="004442EB" w:rsidRPr="008B42AA">
        <w:rPr>
          <w:b/>
        </w:rPr>
        <w:t xml:space="preserve"> </w:t>
      </w:r>
    </w:p>
    <w:p w14:paraId="55E89726" w14:textId="34A373B1" w:rsidR="004442EB" w:rsidRPr="004442EB" w:rsidRDefault="00625382" w:rsidP="0022761B">
      <w:pPr>
        <w:spacing w:line="360" w:lineRule="auto"/>
      </w:pPr>
      <w:r>
        <w:t xml:space="preserve">The </w:t>
      </w:r>
      <w:r w:rsidR="005F53EA">
        <w:t xml:space="preserve">types of </w:t>
      </w:r>
      <w:r>
        <w:t xml:space="preserve">HIT interventions implemented in each study are summarised in </w:t>
      </w:r>
      <w:r w:rsidR="0022761B">
        <w:t xml:space="preserve">the </w:t>
      </w:r>
      <w:r w:rsidR="0022761B" w:rsidRPr="0022761B">
        <w:rPr>
          <w:i/>
        </w:rPr>
        <w:t>Summary of Intervention Characteristics and Outcomes Table</w:t>
      </w:r>
      <w:r w:rsidR="0022761B">
        <w:rPr>
          <w:i/>
        </w:rPr>
        <w:t xml:space="preserve"> </w:t>
      </w:r>
      <w:r w:rsidR="0022761B">
        <w:t>included in the supplementary file</w:t>
      </w:r>
      <w:r w:rsidR="002F6BB3">
        <w:t>.</w:t>
      </w:r>
      <w:r w:rsidR="002F6BB3" w:rsidRPr="002F6BB3">
        <w:t xml:space="preserve"> </w:t>
      </w:r>
      <w:r w:rsidR="00577192">
        <w:t xml:space="preserve">This table also includes </w:t>
      </w:r>
      <w:r>
        <w:t>summary data indicating whether the implementation of the pathway was associated with positive or negative outcomes in each of the reported domains.</w:t>
      </w:r>
      <w:r w:rsidR="002F6BB3" w:rsidRPr="002F6BB3">
        <w:t xml:space="preserve"> </w:t>
      </w:r>
      <w:r w:rsidR="002F6BB3">
        <w:t xml:space="preserve">Descriptions of the most frequently utilised HIT intervention types are provided in Figure </w:t>
      </w:r>
      <w:r w:rsidR="00ED7AD0">
        <w:t>3</w:t>
      </w:r>
      <w:r w:rsidR="002F6BB3">
        <w:t>.</w:t>
      </w:r>
    </w:p>
    <w:p w14:paraId="3BF386DF" w14:textId="50CB5A0F" w:rsidR="00CE2FB5" w:rsidRPr="008B42AA" w:rsidRDefault="00CE2FB5" w:rsidP="008B42AA">
      <w:pPr>
        <w:pStyle w:val="Heading4"/>
        <w:spacing w:line="360" w:lineRule="auto"/>
        <w:rPr>
          <w:i w:val="0"/>
        </w:rPr>
      </w:pPr>
      <w:r w:rsidRPr="008B42AA">
        <w:rPr>
          <w:i w:val="0"/>
        </w:rPr>
        <w:t>Clinical Decision Support</w:t>
      </w:r>
    </w:p>
    <w:p w14:paraId="0889F819" w14:textId="2A4515EC" w:rsidR="00CE2FB5" w:rsidRDefault="00CE2FB5" w:rsidP="001C37F4">
      <w:pPr>
        <w:spacing w:line="360" w:lineRule="auto"/>
      </w:pPr>
      <w:r>
        <w:t>Clinical decision support (CDS) tools were the most frequently utilised HIT intervention</w:t>
      </w:r>
      <w:r w:rsidR="002F6BB3">
        <w:t xml:space="preserve"> </w:t>
      </w:r>
      <w:r w:rsidR="005F53EA">
        <w:t>and</w:t>
      </w:r>
      <w:r w:rsidR="002279EF">
        <w:t xml:space="preserve"> </w:t>
      </w:r>
      <w:r w:rsidR="00A160E2">
        <w:t>2</w:t>
      </w:r>
      <w:r w:rsidR="0053411D">
        <w:t>5</w:t>
      </w:r>
      <w:r w:rsidR="00A160E2">
        <w:t>/44</w:t>
      </w:r>
      <w:r>
        <w:t xml:space="preserve"> (5</w:t>
      </w:r>
      <w:r w:rsidR="00171441">
        <w:t>6</w:t>
      </w:r>
      <w:r>
        <w:t>.</w:t>
      </w:r>
      <w:r w:rsidR="00171441">
        <w:t>8</w:t>
      </w:r>
      <w:r>
        <w:t xml:space="preserve">%) studies </w:t>
      </w:r>
      <w:r w:rsidR="005F53EA">
        <w:t>reported their use</w:t>
      </w:r>
      <w:r>
        <w:t xml:space="preserve">. </w:t>
      </w:r>
      <w:r w:rsidR="0053411D">
        <w:t>Seventeen</w:t>
      </w:r>
      <w:r w:rsidR="002F6BB3">
        <w:t xml:space="preserve"> (</w:t>
      </w:r>
      <w:r w:rsidR="0053411D">
        <w:t>1</w:t>
      </w:r>
      <w:r w:rsidR="00171441">
        <w:t>8</w:t>
      </w:r>
      <w:r>
        <w:t>/</w:t>
      </w:r>
      <w:r w:rsidR="0053411D">
        <w:t>2</w:t>
      </w:r>
      <w:r w:rsidR="00171441">
        <w:t>5</w:t>
      </w:r>
      <w:r>
        <w:t xml:space="preserve"> </w:t>
      </w:r>
      <w:r w:rsidR="002279EF">
        <w:t>(</w:t>
      </w:r>
      <w:r w:rsidR="0053411D">
        <w:t>7</w:t>
      </w:r>
      <w:r w:rsidR="00171441">
        <w:t>2</w:t>
      </w:r>
      <w:r w:rsidR="0053411D">
        <w:t>.</w:t>
      </w:r>
      <w:r w:rsidR="00171441">
        <w:t>0</w:t>
      </w:r>
      <w:r w:rsidR="002F6BB3">
        <w:t xml:space="preserve"> </w:t>
      </w:r>
      <w:r w:rsidR="002279EF">
        <w:t>%)</w:t>
      </w:r>
      <w:r w:rsidR="002F6BB3">
        <w:t>)</w:t>
      </w:r>
      <w:r w:rsidR="002279EF">
        <w:t xml:space="preserve"> </w:t>
      </w:r>
      <w:r>
        <w:t>studies reported the development of CDS interventions that were fully integrated within the electronic health record (EHR). The remaining studies described CDS that were accessed via web-based portals or via a local</w:t>
      </w:r>
      <w:r w:rsidR="005F5107">
        <w:t>,</w:t>
      </w:r>
      <w:r>
        <w:t xml:space="preserve"> computerised order entry system</w:t>
      </w:r>
      <w:r w:rsidR="00D53D3F">
        <w:t>s</w:t>
      </w:r>
      <w:r>
        <w:t>.</w:t>
      </w:r>
    </w:p>
    <w:p w14:paraId="2FFF9DD1" w14:textId="729C0F78" w:rsidR="00CE2FB5" w:rsidRDefault="00171441" w:rsidP="001C37F4">
      <w:pPr>
        <w:spacing w:line="360" w:lineRule="auto"/>
      </w:pPr>
      <w:r>
        <w:t>The majority of interventions (7/8 (87.5%))</w:t>
      </w:r>
      <w:r w:rsidR="00CE2FB5">
        <w:t xml:space="preserve"> included in the </w:t>
      </w:r>
      <w:r w:rsidR="00F6453B">
        <w:t xml:space="preserve">sub-group effects </w:t>
      </w:r>
      <w:r w:rsidR="00CE2FB5">
        <w:t xml:space="preserve">analysis included CDS tools </w:t>
      </w:r>
      <w:r w:rsidR="00CE2FB5">
        <w:fldChar w:fldCharType="begin">
          <w:fldData xml:space="preserve">PEVuZE5vdGU+PENpdGU+PEF1dGhvcj5KdWNrZWw8L0F1dGhvcj48WWVhcj4yMDE1PC9ZZWFyPjxS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</w:fldData>
        </w:fldChar>
      </w:r>
      <w:r>
        <w:instrText xml:space="preserve"> ADDIN EN.CITE </w:instrText>
      </w:r>
      <w:r>
        <w:fldChar w:fldCharType="begin">
          <w:fldData xml:space="preserve">PEVuZE5vdGU+PENpdGU+PEF1dGhvcj5KdWNrZWw8L0F1dGhvcj48WWVhcj4yMDE1PC9ZZWFyPjxS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</w:fldData>
        </w:fldChar>
      </w:r>
      <w:r>
        <w:instrText xml:space="preserve"> ADDIN EN.CITE.DATA </w:instrText>
      </w:r>
      <w:r>
        <w:fldChar w:fldCharType="end"/>
      </w:r>
      <w:r w:rsidR="00CE2FB5">
        <w:fldChar w:fldCharType="separate"/>
      </w:r>
      <w:r>
        <w:rPr>
          <w:noProof/>
        </w:rPr>
        <w:t>[25-31]</w:t>
      </w:r>
      <w:r w:rsidR="00CE2FB5">
        <w:fldChar w:fldCharType="end"/>
      </w:r>
      <w:r w:rsidR="00CE2FB5">
        <w:t xml:space="preserve">. </w:t>
      </w:r>
      <w:r>
        <w:t>I</w:t>
      </w:r>
      <w:r w:rsidR="001F4535">
        <w:t>ntervention</w:t>
      </w:r>
      <w:r>
        <w:t>s</w:t>
      </w:r>
      <w:r w:rsidR="001F4535">
        <w:t xml:space="preserve"> involved</w:t>
      </w:r>
      <w:r w:rsidR="00CE2FB5">
        <w:t xml:space="preserve"> </w:t>
      </w:r>
      <w:r>
        <w:t>both</w:t>
      </w:r>
      <w:r w:rsidR="00CE2FB5">
        <w:t xml:space="preserve"> web-based </w:t>
      </w:r>
      <w:r>
        <w:t xml:space="preserve">and electronic health record embedded </w:t>
      </w:r>
      <w:r w:rsidR="00CE2FB5">
        <w:t>tool</w:t>
      </w:r>
      <w:r>
        <w:t>s. Examples</w:t>
      </w:r>
      <w:r w:rsidR="00CE2FB5">
        <w:t xml:space="preserve"> includ</w:t>
      </w:r>
      <w:r>
        <w:t>ed</w:t>
      </w:r>
      <w:r w:rsidR="00CE2FB5">
        <w:t xml:space="preserve"> modules for admission assessments, risk assessment, therapy and discharge planning</w:t>
      </w:r>
      <w:r w:rsidR="001F4535">
        <w:t xml:space="preserve"> </w:t>
      </w:r>
      <w:r w:rsidR="001F4535">
        <w:fldChar w:fldCharType="begin"/>
      </w:r>
      <w:r w:rsidR="000A08D0">
        <w:instrText xml:space="preserve"> ADDIN EN.CITE &lt;EndNote&gt;&lt;Cite&gt;&lt;Author&gt;Juckel&lt;/Author&gt;&lt;Year&gt;2015&lt;/Year&gt;&lt;RecNum&gt;361&lt;/RecNum&gt;&lt;DisplayText&gt;[25]&lt;/DisplayText&gt;&lt;record&gt;&lt;rec-number&gt;361&lt;/rec-number&gt;&lt;foreign-keys&gt;&lt;key app="EN" db-id="w59t25p0y20pv6e2wxopspd0z2peddrsfdvx" timestamp="1521120445"&gt;361&lt;/key&gt;&lt;/foreign-keys&gt;&lt;ref-type name="Journal Article"&gt;17&lt;/ref-type&gt;&lt;contributors&gt;&lt;authors&gt;&lt;author&gt;Juckel, G.&lt;/author&gt;&lt;author&gt;Stahl, K.&lt;/author&gt;&lt;author&gt;Norra, C.&lt;/author&gt;&lt;/authors&gt;&lt;/contributors&gt;&lt;titles&gt;&lt;title&gt;[Computer-assisted treatment pathway for schizophrenia. Development and initial experiences]&lt;/title&gt;&lt;secondary-title&gt;Der Nervenarzt&lt;/secondary-title&gt;&lt;/titles&gt;&lt;periodical&gt;&lt;full-title&gt;Der Nervenarzt&lt;/full-title&gt;&lt;/periodical&gt;&lt;pages&gt;51-59&lt;/pages&gt;&lt;volume&gt;86&lt;/volume&gt;&lt;number&gt;1&lt;/number&gt;&lt;dates&gt;&lt;year&gt;2015&lt;/year&gt;&lt;pub-dates&gt;&lt;date&gt;Jan 2015&lt;/date&gt;&lt;/pub-dates&gt;&lt;/dates&gt;&lt;urls&gt;&lt;related-urls&gt;&lt;url&gt;http://openurl.ebscohost.com/linksvc/linking.aspx?genre=article&amp;amp;issn=1433-0407&amp;amp;volume=86&amp;amp;issue=1&amp;amp;spage=51&amp;amp;title=Der Nervenarzt&lt;/url&gt;&lt;/related-urls&gt;&lt;/urls&gt;&lt;remote-database-provider&gt;Medline&lt;/remote-database-provider&gt;&lt;/record&gt;&lt;/Cite&gt;&lt;/EndNote&gt;</w:instrText>
      </w:r>
      <w:r w:rsidR="001F4535">
        <w:fldChar w:fldCharType="separate"/>
      </w:r>
      <w:r w:rsidR="000A08D0">
        <w:rPr>
          <w:noProof/>
        </w:rPr>
        <w:t>[25]</w:t>
      </w:r>
      <w:r w:rsidR="001F4535">
        <w:fldChar w:fldCharType="end"/>
      </w:r>
      <w:r>
        <w:t xml:space="preserve">, </w:t>
      </w:r>
      <w:r w:rsidR="00CE2FB5">
        <w:t>computerised order entry module</w:t>
      </w:r>
      <w:r>
        <w:t>s</w:t>
      </w:r>
      <w:r w:rsidR="00CE2FB5">
        <w:t xml:space="preserve"> with CDS that utilised rules based on a patient’s clinical parameters</w:t>
      </w:r>
      <w:r w:rsidR="001F4535">
        <w:t xml:space="preserve"> to </w:t>
      </w:r>
      <w:r>
        <w:t>support</w:t>
      </w:r>
      <w:r w:rsidR="00FF3187">
        <w:t xml:space="preserve"> the</w:t>
      </w:r>
      <w:r>
        <w:t xml:space="preserve"> </w:t>
      </w:r>
      <w:r w:rsidR="001F4535">
        <w:t xml:space="preserve">evidence-based </w:t>
      </w:r>
      <w:r>
        <w:t xml:space="preserve">investigation of paediatric appendicitis </w:t>
      </w:r>
      <w:r>
        <w:fldChar w:fldCharType="begin"/>
      </w:r>
      <w:r>
        <w:instrText xml:space="preserve"> ADDIN EN.CITE &lt;EndNote&gt;&lt;Cite&gt;&lt;Author&gt;Depinet&lt;/Author&gt;&lt;Year&gt;2016&lt;/Year&gt;&lt;RecNum&gt;40&lt;/RecNum&gt;&lt;DisplayText&gt;[26]&lt;/DisplayText&gt;&lt;record&gt;&lt;rec-number&gt;40&lt;/rec-number&gt;&lt;foreign-keys&gt;&lt;key app="EN" db-id="w59t25p0y20pv6e2wxopspd0z2peddrsfdvx" timestamp="1521119928"&gt;40&lt;/key&gt;&lt;/foreign-keys&gt;&lt;ref-type name="Journal Article"&gt;17&lt;/ref-type&gt;&lt;contributors&gt;&lt;authors&gt;&lt;author&gt;Depinet, H.&lt;/author&gt;&lt;author&gt;Von Allmen, D.&lt;/author&gt;&lt;author&gt;Towbin, A.&lt;/author&gt;&lt;author&gt;Hornung, R.&lt;/author&gt;&lt;author&gt;Ho, M.&lt;/author&gt;&lt;author&gt;Alessandrini, E.&lt;/author&gt;&lt;/authors&gt;&lt;/contributors&gt;&lt;auth-address&gt;(Depinet, Von Allmen, Towbin, Hornung, Ho, Alessandrini) Cincinnati Children&amp;apos;s Hospital Medical Center, Division of Emergency Medicine, 3333 Burnet Ave., Cincinnati, OH 45229, United States&lt;/auth-address&gt;&lt;titles&gt;&lt;title&gt;Risk stratification to decrease unnecessary diagnostic imaging for acute appendicitis&lt;/title&gt;&lt;secondary-title&gt;Pediatrics&lt;/secondary-title&gt;&lt;/titles&gt;&lt;periodical&gt;&lt;full-title&gt;Pediatrics&lt;/full-title&gt;&lt;/periodical&gt;&lt;volume&gt;138&lt;/volume&gt;&lt;number&gt;3&lt;/number&gt;&lt;dates&gt;&lt;year&gt;2016&lt;/year&gt;&lt;pub-dates&gt;&lt;date&gt;Sep 2016&lt;/date&gt;&lt;/pub-dates&gt;&lt;/dates&gt;&lt;publisher&gt;American Academy of Pediatrics (141 Northwest Point Blvd, P.O. Box 927, Elk Grove Village IL 60007-1098, United States)&lt;/publisher&gt;&lt;urls&gt;&lt;related-urls&gt;&lt;url&gt;https://doi.org/10.1542/peds.2015-4031&lt;/url&gt;&lt;/related-urls&gt;&lt;/urls&gt;&lt;remote-database-provider&gt;Embase&lt;/remote-database-provider&gt;&lt;/record&gt;&lt;/Cite&gt;&lt;/EndNote&gt;</w:instrText>
      </w:r>
      <w:r>
        <w:fldChar w:fldCharType="separate"/>
      </w:r>
      <w:r>
        <w:rPr>
          <w:noProof/>
        </w:rPr>
        <w:t>[26]</w:t>
      </w:r>
      <w:r>
        <w:fldChar w:fldCharType="end"/>
      </w:r>
      <w:r w:rsidR="00FF3187">
        <w:t>,</w:t>
      </w:r>
      <w:r w:rsidR="001F4535">
        <w:t xml:space="preserve"> </w:t>
      </w:r>
      <w:r>
        <w:t xml:space="preserve">and sepsis alerts designed to trigger earlier assessment and treatment for acutely unwell patients </w:t>
      </w:r>
      <w:r>
        <w:fldChar w:fldCharType="begin"/>
      </w:r>
      <w:r>
        <w:instrText xml:space="preserve"> ADDIN EN.CITE &lt;EndNote&gt;&lt;Cite&gt;&lt;Author&gt;Hayden&lt;/Author&gt;&lt;Year&gt;2016&lt;/Year&gt;&lt;RecNum&gt;2183&lt;/RecNum&gt;&lt;DisplayText&gt;[30]&lt;/DisplayText&gt;&lt;record&gt;&lt;rec-number&gt;2183&lt;/rec-number&gt;&lt;foreign-keys&gt;&lt;key app="EN" db-id="w59t25p0y20pv6e2wxopspd0z2peddrsfdvx" timestamp="1539289745"&gt;2183&lt;/key&gt;&lt;/foreign-keys&gt;&lt;ref-type name="Journal Article"&gt;17&lt;/ref-type&gt;&lt;contributors&gt;&lt;authors&gt;&lt;author&gt;Hayden, Geoffrey E&lt;/author&gt;&lt;author&gt;Tuuri, Rachel E&lt;/author&gt;&lt;author&gt;Scott, Rachel&lt;/author&gt;&lt;author&gt;Losek, Joseph D&lt;/author&gt;&lt;author&gt;Blackshaw, Aaron M&lt;/author&gt;&lt;author&gt;Schoenling, Andrew J&lt;/author&gt;&lt;author&gt;Nietert, Paul J&lt;/author&gt;&lt;author&gt;Hall, Greg A&lt;/author&gt;&lt;/authors&gt;&lt;/contributors&gt;&lt;titles&gt;&lt;title&gt;Triage sepsis alert and sepsis protocol lower times to fluids and antibiotics in the ED&lt;/title&gt;&lt;secondary-title&gt;The American journal of emergency medicine&lt;/secondary-title&gt;&lt;/titles&gt;&lt;periodical&gt;&lt;full-title&gt;The American journal of emergency medicine&lt;/full-title&gt;&lt;/periodical&gt;&lt;pages&gt;1-9&lt;/pages&gt;&lt;volume&gt;34&lt;/volume&gt;&lt;number&gt;1&lt;/number&gt;&lt;dates&gt;&lt;year&gt;2016&lt;/year&gt;&lt;/dates&gt;&lt;isbn&gt;0735-6757&lt;/isbn&gt;&lt;urls&gt;&lt;/urls&gt;&lt;/record&gt;&lt;/Cite&gt;&lt;/EndNote&gt;</w:instrText>
      </w:r>
      <w:r>
        <w:fldChar w:fldCharType="separate"/>
      </w:r>
      <w:r>
        <w:rPr>
          <w:noProof/>
        </w:rPr>
        <w:t>[30]</w:t>
      </w:r>
      <w:r>
        <w:fldChar w:fldCharType="end"/>
      </w:r>
      <w:r w:rsidR="00CE2FB5">
        <w:t xml:space="preserve">. </w:t>
      </w:r>
    </w:p>
    <w:p w14:paraId="7C562062" w14:textId="23CD446D" w:rsidR="00CE2FB5" w:rsidRPr="008B42AA" w:rsidRDefault="00CE2FB5" w:rsidP="008B42AA">
      <w:pPr>
        <w:pStyle w:val="Heading4"/>
        <w:spacing w:line="360" w:lineRule="auto"/>
        <w:rPr>
          <w:i w:val="0"/>
        </w:rPr>
      </w:pPr>
      <w:r w:rsidRPr="008B42AA">
        <w:rPr>
          <w:i w:val="0"/>
          <w:noProof/>
        </w:rPr>
        <w:t>Electronic Documentation</w:t>
      </w:r>
    </w:p>
    <w:p w14:paraId="4991EC04" w14:textId="1E9BDB30" w:rsidR="00CE2FB5" w:rsidRDefault="00D30398" w:rsidP="001C37F4">
      <w:pPr>
        <w:spacing w:line="360" w:lineRule="auto"/>
      </w:pPr>
      <w:r>
        <w:t xml:space="preserve">Twenty-three </w:t>
      </w:r>
      <w:r w:rsidR="00F6453B">
        <w:t>(</w:t>
      </w:r>
      <w:r>
        <w:t>23</w:t>
      </w:r>
      <w:r w:rsidR="00CE2FB5">
        <w:t>/</w:t>
      </w:r>
      <w:r>
        <w:t>44</w:t>
      </w:r>
      <w:r w:rsidR="00CE2FB5">
        <w:t xml:space="preserve"> (</w:t>
      </w:r>
      <w:r>
        <w:t>52.3</w:t>
      </w:r>
      <w:r w:rsidR="00CE2FB5">
        <w:t>%)</w:t>
      </w:r>
      <w:r w:rsidR="00F6453B">
        <w:t>)</w:t>
      </w:r>
      <w:r w:rsidR="00CE2FB5">
        <w:t xml:space="preserve"> studies included a description of the use of electronic documentation </w:t>
      </w:r>
      <w:r w:rsidR="001F4535">
        <w:t>designed specifically for use as part of the pathway implementation process</w:t>
      </w:r>
      <w:r w:rsidR="00CE2FB5">
        <w:t xml:space="preserve">. </w:t>
      </w:r>
      <w:r>
        <w:t xml:space="preserve">Examples of the types of pathway specific documentation utilised in interventions included electronic checklists </w:t>
      </w:r>
      <w:r>
        <w:fldChar w:fldCharType="begin"/>
      </w:r>
      <w:r>
        <w:instrText xml:space="preserve"> ADDIN EN.CITE &lt;EndNote&gt;&lt;Cite&gt;&lt;Author&gt;Pageler&lt;/Author&gt;&lt;Year&gt;2014&lt;/Year&gt;&lt;RecNum&gt;2174&lt;/RecNum&gt;&lt;DisplayText&gt;[31 32]&lt;/DisplayText&gt;&lt;record&gt;&lt;rec-number&gt;2174&lt;/rec-number&gt;&lt;foreign-keys&gt;&lt;key app="EN" db-id="w59t25p0y20pv6e2wxopspd0z2peddrsfdvx" timestamp="1538064810"&gt;2174&lt;/key&gt;&lt;/foreign-keys&gt;&lt;ref-type name="Journal Article"&gt;17&lt;/ref-type&gt;&lt;contributors&gt;&lt;authors&gt;&lt;author&gt;Pageler, Natalie M&lt;/author&gt;&lt;author&gt;Longhurst, Christopher A&lt;/author&gt;&lt;author&gt;Wood, Matthew&lt;/author&gt;&lt;author&gt;Cornfield, David N&lt;/author&gt;&lt;author&gt;Suermondt, Jaap&lt;/author&gt;&lt;author&gt;Sharek, Paul J&lt;/author&gt;&lt;author&gt;Franzon, Deborah&lt;/author&gt;&lt;/authors&gt;&lt;/contributors&gt;&lt;titles&gt;&lt;title&gt;Use of electronic medical record–enhanced checklist and electronic dashboard to decrease CLABSIs&lt;/title&gt;&lt;secondary-title&gt;Pediatrics&lt;/secondary-title&gt;&lt;/titles&gt;&lt;periodical&gt;&lt;full-title&gt;Pediatrics&lt;/full-title&gt;&lt;/periodical&gt;&lt;pages&gt;peds. 2013-2249&lt;/pages&gt;&lt;dates&gt;&lt;year&gt;2014&lt;/year&gt;&lt;/dates&gt;&lt;isbn&gt;0031-4005&lt;/isbn&gt;&lt;urls&gt;&lt;/urls&gt;&lt;/record&gt;&lt;/Cite&gt;&lt;Cite&gt;&lt;Author&gt;Malouf-Todaro&lt;/Author&gt;&lt;Year&gt;2013&lt;/Year&gt;&lt;RecNum&gt;2181&lt;/RecNum&gt;&lt;record&gt;&lt;rec-number&gt;2181&lt;/rec-number&gt;&lt;foreign-keys&gt;&lt;key app="EN" db-id="w59t25p0y20pv6e2wxopspd0z2peddrsfdvx" timestamp="1539266005"&gt;2181&lt;/key&gt;&lt;/foreign-keys&gt;&lt;ref-type name="Journal Article"&gt;17&lt;/ref-type&gt;&lt;contributors&gt;&lt;authors&gt;&lt;author&gt;Malouf-Todaro, Nabia&lt;/author&gt;&lt;author&gt;Barker, James&lt;/author&gt;&lt;author&gt;Jupiter, Daniel&lt;/author&gt;&lt;author&gt;Tipton, Phyllis Hart&lt;/author&gt;&lt;author&gt;Peace, Jane&lt;/author&gt;&lt;/authors&gt;&lt;/contributors&gt;&lt;titles&gt;&lt;title&gt;Impact of enhanced ventilator care bundle checklist on nursing documentation in an intensive care unit&lt;/title&gt;&lt;secondary-title&gt;Journal of nursing care quality&lt;/secondary-title&gt;&lt;/titles&gt;&lt;periodical&gt;&lt;full-title&gt;Journal of nursing care quality&lt;/full-title&gt;&lt;/periodical&gt;&lt;pages&gt;233-240&lt;/pages&gt;&lt;volume&gt;28&lt;/volume&gt;&lt;number&gt;3&lt;/number&gt;&lt;dates&gt;&lt;year&gt;2013&lt;/year&gt;&lt;/dates&gt;&lt;isbn&gt;1057-3631&lt;/isbn&gt;&lt;urls&gt;&lt;/urls&gt;&lt;/record&gt;&lt;/Cite&gt;&lt;/EndNote&gt;</w:instrText>
      </w:r>
      <w:r>
        <w:fldChar w:fldCharType="separate"/>
      </w:r>
      <w:r>
        <w:rPr>
          <w:noProof/>
        </w:rPr>
        <w:t>[31 32]</w:t>
      </w:r>
      <w:r>
        <w:fldChar w:fldCharType="end"/>
      </w:r>
      <w:r>
        <w:t xml:space="preserve"> and the use of structured data formats to allow automation of audit and variance analysis processes </w:t>
      </w:r>
      <w:r>
        <w:fldChar w:fldCharType="begin">
          <w:fldData xml:space="preserve">PEVuZE5vdGU+PENpdGU+PEF1dGhvcj5LYXR6YW48L0F1dGhvcj48WWVhcj4yMDE1PC9ZZWFyPjxS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</w:fldData>
        </w:fldChar>
      </w:r>
      <w:r>
        <w:instrText xml:space="preserve"> ADDIN EN.CITE </w:instrText>
      </w:r>
      <w:r>
        <w:fldChar w:fldCharType="begin">
          <w:fldData xml:space="preserve">PEVuZE5vdGU+PENpdGU+PEF1dGhvcj5LYXR6YW48L0F1dGhvcj48WWVhcj4yMDE1PC9ZZWFyPjxS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</w:fldData>
        </w:fldChar>
      </w:r>
      <w:r>
        <w:instrText xml:space="preserve"> ADDIN EN.CITE.DATA </w:instrText>
      </w:r>
      <w:r>
        <w:fldChar w:fldCharType="end"/>
      </w:r>
      <w:r>
        <w:fldChar w:fldCharType="separate"/>
      </w:r>
      <w:r>
        <w:rPr>
          <w:noProof/>
        </w:rPr>
        <w:t>[33 34]</w:t>
      </w:r>
      <w:r>
        <w:fldChar w:fldCharType="end"/>
      </w:r>
      <w:r>
        <w:t>.</w:t>
      </w:r>
    </w:p>
    <w:p w14:paraId="7E183E20" w14:textId="6A44B67B" w:rsidR="00CE2FB5" w:rsidRPr="008B42AA" w:rsidRDefault="00CE2FB5" w:rsidP="008B42AA">
      <w:pPr>
        <w:pStyle w:val="Heading4"/>
        <w:spacing w:line="360" w:lineRule="auto"/>
        <w:rPr>
          <w:i w:val="0"/>
        </w:rPr>
      </w:pPr>
      <w:r w:rsidRPr="008B42AA">
        <w:rPr>
          <w:i w:val="0"/>
        </w:rPr>
        <w:lastRenderedPageBreak/>
        <w:t>Computerised Provider Order Entry</w:t>
      </w:r>
    </w:p>
    <w:p w14:paraId="6B15F9F0" w14:textId="306773BE" w:rsidR="008B42AA" w:rsidRDefault="0032647C" w:rsidP="008B42AA">
      <w:pPr>
        <w:spacing w:line="360" w:lineRule="auto"/>
      </w:pPr>
      <w:r>
        <w:t xml:space="preserve">Twenty-three (23/44 (52.3%)) </w:t>
      </w:r>
      <w:r w:rsidR="00CE2FB5">
        <w:t>studies included in the review</w:t>
      </w:r>
      <w:r>
        <w:t xml:space="preserve"> also</w:t>
      </w:r>
      <w:r w:rsidR="00CE2FB5">
        <w:t xml:space="preserve"> </w:t>
      </w:r>
      <w:r>
        <w:t>reported</w:t>
      </w:r>
      <w:r w:rsidR="00CE2FB5">
        <w:t xml:space="preserve"> the use of </w:t>
      </w:r>
      <w:r>
        <w:t xml:space="preserve">modified </w:t>
      </w:r>
      <w:r w:rsidR="00CE2FB5">
        <w:t xml:space="preserve">Computerised Provider Order Entry (CPOE) systems. Computerised order sets (where a bundle of investigations, referrals or treatment orders are </w:t>
      </w:r>
      <w:r w:rsidR="00F6453B">
        <w:t>combined</w:t>
      </w:r>
      <w:r w:rsidR="00CE2FB5">
        <w:t xml:space="preserve"> to ensure</w:t>
      </w:r>
      <w:r w:rsidR="00F6453B">
        <w:t xml:space="preserve"> that</w:t>
      </w:r>
      <w:r w:rsidR="00CE2FB5">
        <w:t xml:space="preserve"> patients with specific conditions receive standardised management) were used in the majority of studies that included CPOE </w:t>
      </w:r>
      <w:r w:rsidR="00F6453B">
        <w:t>interventions</w:t>
      </w:r>
      <w:r w:rsidR="00CE2FB5">
        <w:t>.</w:t>
      </w:r>
    </w:p>
    <w:p w14:paraId="3D6FC837" w14:textId="46F921ED" w:rsidR="00CE2FB5" w:rsidRPr="008B42AA" w:rsidRDefault="0032647C" w:rsidP="008B42AA">
      <w:pPr>
        <w:pStyle w:val="Heading4"/>
        <w:rPr>
          <w:i w:val="0"/>
        </w:rPr>
      </w:pPr>
      <w:r>
        <w:rPr>
          <w:i w:val="0"/>
          <w:noProof/>
        </w:rPr>
        <w:t>Automated Performance Feedback to Providers</w:t>
      </w:r>
    </w:p>
    <w:p w14:paraId="54214975" w14:textId="29CEC830" w:rsidR="00B74F19" w:rsidRPr="0082237A" w:rsidRDefault="0032647C" w:rsidP="00966FD2">
      <w:pPr>
        <w:spacing w:line="360" w:lineRule="auto"/>
      </w:pPr>
      <w:r>
        <w:t xml:space="preserve">Nine (9/44 (20.5%) studies reported the use of interventions that enabled peer-review or feedback processes designed to promote the adoption of recommended care processes. Examples included the development of live “dashboards” indicating unit level compliance </w:t>
      </w:r>
      <w:r w:rsidR="00B74F19">
        <w:t xml:space="preserve">with </w:t>
      </w:r>
      <w:r>
        <w:t>venti</w:t>
      </w:r>
      <w:r w:rsidR="00B74F19">
        <w:t>lator</w:t>
      </w:r>
      <w:r>
        <w:t xml:space="preserve"> care-protocols</w:t>
      </w:r>
      <w:r w:rsidR="00B74F19">
        <w:t xml:space="preserve"> </w:t>
      </w:r>
      <w:r w:rsidR="00B74F19">
        <w:fldChar w:fldCharType="begin"/>
      </w:r>
      <w:r w:rsidR="00B74F19">
        <w:instrText xml:space="preserve"> ADDIN EN.CITE &lt;EndNote&gt;&lt;Cite&gt;&lt;Author&gt;Starmer&lt;/Author&gt;&lt;Year&gt;2008&lt;/Year&gt;&lt;RecNum&gt;2178&lt;/RecNum&gt;&lt;DisplayText&gt;[35]&lt;/DisplayText&gt;&lt;record&gt;&lt;rec-number&gt;2178&lt;/rec-number&gt;&lt;foreign-keys&gt;&lt;key app="EN" db-id="w59t25p0y20pv6e2wxopspd0z2peddrsfdvx" timestamp="1539248072"&gt;2178&lt;/key&gt;&lt;/foreign-keys&gt;&lt;ref-type name="Journal Article"&gt;17&lt;/ref-type&gt;&lt;contributors&gt;&lt;authors&gt;&lt;author&gt;Starmer, John&lt;/author&gt;&lt;author&gt;Giuse, Dario&lt;/author&gt;&lt;/authors&gt;&lt;/contributors&gt;&lt;titles&gt;&lt;title&gt;A Real-time Ventilator Management Dashboard: Toward Hardwiring Compliance with Evidence-based Guidelines&lt;/title&gt;&lt;secondary-title&gt;AMIA Annual Symposium Proceedings&lt;/secondary-title&gt;&lt;/titles&gt;&lt;periodical&gt;&lt;full-title&gt;AMIA Annual Symposium Proceedings&lt;/full-title&gt;&lt;/periodical&gt;&lt;pages&gt;702-706&lt;/pages&gt;&lt;volume&gt;2008&lt;/volume&gt;&lt;dates&gt;&lt;year&gt;2008&lt;/year&gt;&lt;/dates&gt;&lt;publisher&gt;American Medical Informatics Association&lt;/publisher&gt;&lt;isbn&gt;1942-597X&lt;/isbn&gt;&lt;accession-num&gt;PMC2656080&lt;/accession-num&gt;&lt;urls&gt;&lt;related-urls&gt;&lt;url&gt;http://www.ncbi.nlm.nih.gov/pmc/articles/PMC2656080/&lt;/url&gt;&lt;/related-urls&gt;&lt;/urls&gt;&lt;remote-database-name&gt;PMC&lt;/remote-database-name&gt;&lt;/record&gt;&lt;/Cite&gt;&lt;/EndNote&gt;</w:instrText>
      </w:r>
      <w:r w:rsidR="00B74F19">
        <w:fldChar w:fldCharType="separate"/>
      </w:r>
      <w:r w:rsidR="00B74F19">
        <w:rPr>
          <w:noProof/>
        </w:rPr>
        <w:t>[35]</w:t>
      </w:r>
      <w:r w:rsidR="00B74F19">
        <w:fldChar w:fldCharType="end"/>
      </w:r>
      <w:r w:rsidR="00B74F19">
        <w:t>; automated requests for peer review when providers administered</w:t>
      </w:r>
      <w:r>
        <w:t xml:space="preserve"> radiotherapy treatment courses outside the recommended ranges </w:t>
      </w:r>
      <w:r>
        <w:fldChar w:fldCharType="begin">
          <w:fldData xml:space="preserve">PEVuZE5vdGU+PENpdGU+PEF1dGhvcj5CZXJpd2FsPC9BdXRob3I+PFllYXI+MjAxMjwvWWVhcj48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</w:fldData>
        </w:fldChar>
      </w:r>
      <w:r w:rsidR="00B74F19">
        <w:instrText xml:space="preserve"> ADDIN EN.CITE </w:instrText>
      </w:r>
      <w:r w:rsidR="00B74F19">
        <w:fldChar w:fldCharType="begin">
          <w:fldData xml:space="preserve">PEVuZE5vdGU+PENpdGU+PEF1dGhvcj5CZXJpd2FsPC9BdXRob3I+PFllYXI+MjAxMjwvWWVhcj48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</w:fldData>
        </w:fldChar>
      </w:r>
      <w:r w:rsidR="00B74F19">
        <w:instrText xml:space="preserve"> ADDIN EN.CITE.DATA </w:instrText>
      </w:r>
      <w:r w:rsidR="00B74F19">
        <w:fldChar w:fldCharType="end"/>
      </w:r>
      <w:r>
        <w:fldChar w:fldCharType="separate"/>
      </w:r>
      <w:r w:rsidR="00B74F19">
        <w:rPr>
          <w:noProof/>
        </w:rPr>
        <w:t>[36 37]</w:t>
      </w:r>
      <w:r>
        <w:fldChar w:fldCharType="end"/>
      </w:r>
      <w:r w:rsidR="00B74F19">
        <w:t xml:space="preserve">; and </w:t>
      </w:r>
      <w:r>
        <w:t>the development of a pathway tool that provided automated interrogation of the EHR to detect episodes where emergency department clinicians may have missed diagnoses of acute coronary syndrome (ACS)</w:t>
      </w:r>
      <w:r>
        <w:fldChar w:fldCharType="begin"/>
      </w:r>
      <w:r w:rsidR="00B74F19">
        <w:instrText xml:space="preserve"> ADDIN EN.CITE &lt;EndNote&gt;&lt;Cite&gt;&lt;Author&gt;Graff&lt;/Author&gt;&lt;Year&gt;2014&lt;/Year&gt;&lt;RecNum&gt;349&lt;/RecNum&gt;&lt;DisplayText&gt;[38]&lt;/DisplayText&gt;&lt;record&gt;&lt;rec-number&gt;349&lt;/rec-number&gt;&lt;foreign-keys&gt;&lt;key app="EN" db-id="w59t25p0y20pv6e2wxopspd0z2peddrsfdvx" timestamp="1521120445"&gt;349&lt;/key&gt;&lt;/foreign-keys&gt;&lt;ref-type name="Journal Article"&gt;17&lt;/ref-type&gt;&lt;contributors&gt;&lt;authors&gt;&lt;author&gt;Graff, Louis G.&lt;/author&gt;&lt;author&gt;Chern, Chii-Hwa&lt;/author&gt;&lt;author&gt;Radford, Martha&lt;/author&gt;&lt;/authors&gt;&lt;/contributors&gt;&lt;titles&gt;&lt;title&gt;Emergency physicians&amp;apos; acute coronary syndrome testing threshold and diagnostic performance: acute coronary syndrome critical pathway with return visit feedback&lt;/title&gt;&lt;secondary-title&gt;Critical pathways in cardiology&lt;/secondary-title&gt;&lt;/titles&gt;&lt;periodical&gt;&lt;full-title&gt;Critical Pathways in Cardiology&lt;/full-title&gt;&lt;/periodical&gt;&lt;pages&gt;99-103&lt;/pages&gt;&lt;volume&gt;13&lt;/volume&gt;&lt;number&gt;3&lt;/number&gt;&lt;dates&gt;&lt;year&gt;2014&lt;/year&gt;&lt;pub-dates&gt;&lt;date&gt;Sep 2014&lt;/date&gt;&lt;/pub-dates&gt;&lt;/dates&gt;&lt;urls&gt;&lt;/urls&gt;&lt;remote-database-provider&gt;Medline&lt;/remote-database-provider&gt;&lt;/record&gt;&lt;/Cite&gt;&lt;/EndNote&gt;</w:instrText>
      </w:r>
      <w:r>
        <w:fldChar w:fldCharType="separate"/>
      </w:r>
      <w:r w:rsidR="00B74F19">
        <w:rPr>
          <w:noProof/>
        </w:rPr>
        <w:t>[38]</w:t>
      </w:r>
      <w:r>
        <w:fldChar w:fldCharType="end"/>
      </w:r>
      <w:r w:rsidR="00B74F19">
        <w:t xml:space="preserve">. </w:t>
      </w:r>
    </w:p>
    <w:p w14:paraId="2F5C2A83" w14:textId="7DD79FFB" w:rsidR="00B74F19" w:rsidRPr="008B42AA" w:rsidRDefault="00B74F19" w:rsidP="00B74F19">
      <w:pPr>
        <w:pStyle w:val="Heading4"/>
        <w:spacing w:line="360" w:lineRule="auto"/>
        <w:rPr>
          <w:i w:val="0"/>
        </w:rPr>
      </w:pPr>
      <w:r w:rsidRPr="008B42AA">
        <w:rPr>
          <w:i w:val="0"/>
        </w:rPr>
        <w:t>Other</w:t>
      </w:r>
    </w:p>
    <w:p w14:paraId="1E0E7351" w14:textId="01073B32" w:rsidR="004442EB" w:rsidRPr="004442EB" w:rsidRDefault="00B74F19" w:rsidP="001C37F4">
      <w:pPr>
        <w:spacing w:line="360" w:lineRule="auto"/>
        <w:rPr>
          <w:b/>
        </w:rPr>
      </w:pPr>
      <w:r>
        <w:t>A number of other HIT interventions were also utilised to support the implementation of clinical pathways. In six (6/44 (13.6%)</w:t>
      </w:r>
      <w:r w:rsidR="0082237A">
        <w:t xml:space="preserve"> </w:t>
      </w:r>
      <w:r w:rsidR="00CE2FB5">
        <w:t xml:space="preserve">studies </w:t>
      </w:r>
      <w:r>
        <w:t>investigators reported the</w:t>
      </w:r>
      <w:r w:rsidR="00CE2FB5">
        <w:t xml:space="preserve"> implementation of clinical pathways supported by clinical guidelines accessible directly via the electronic health record</w:t>
      </w:r>
      <w:r>
        <w:t xml:space="preserve"> (e.g </w:t>
      </w:r>
      <w:r w:rsidRPr="00966FD2">
        <w:rPr>
          <w:i/>
        </w:rPr>
        <w:t>info-buttons</w:t>
      </w:r>
      <w:r>
        <w:t xml:space="preserve"> or </w:t>
      </w:r>
      <w:r w:rsidRPr="00966FD2">
        <w:rPr>
          <w:i/>
        </w:rPr>
        <w:t>context sensitive decision support</w:t>
      </w:r>
      <w:r>
        <w:t>)</w:t>
      </w:r>
      <w:r w:rsidR="00CE2FB5">
        <w:t xml:space="preserve">. </w:t>
      </w:r>
      <w:r>
        <w:t xml:space="preserve">Examples included the </w:t>
      </w:r>
      <w:r w:rsidR="00CE2FB5">
        <w:t>provi</w:t>
      </w:r>
      <w:r>
        <w:t xml:space="preserve">sion of access to </w:t>
      </w:r>
      <w:r w:rsidR="00CE2FB5">
        <w:t xml:space="preserve">locally developed </w:t>
      </w:r>
      <w:r w:rsidR="00CE2FB5">
        <w:fldChar w:fldCharType="begin"/>
      </w:r>
      <w:r>
        <w:instrText xml:space="preserve"> ADDIN EN.CITE &lt;EndNote&gt;&lt;Cite&gt;&lt;Author&gt;Cooke&lt;/Author&gt;&lt;Year&gt;2017&lt;/Year&gt;&lt;RecNum&gt;41&lt;/RecNum&gt;&lt;DisplayText&gt;[39]&lt;/DisplayText&gt;&lt;record&gt;&lt;rec-number&gt;41&lt;/rec-number&gt;&lt;foreign-keys&gt;&lt;key app="EN" db-id="w59t25p0y20pv6e2wxopspd0z2peddrsfdvx" timestamp="1521119928"&gt;41&lt;/key&gt;&lt;/foreign-keys&gt;&lt;ref-type name="Journal Article"&gt;17&lt;/ref-type&gt;&lt;contributors&gt;&lt;authors&gt;&lt;author&gt;Cooke, D. T.&lt;/author&gt;&lt;author&gt;Calhoun, R. F.&lt;/author&gt;&lt;author&gt;Kuderer, V.&lt;/author&gt;&lt;author&gt;David, E. A.&lt;/author&gt;&lt;/authors&gt;&lt;/contributors&gt;&lt;auth-address&gt;(Cooke, Calhoun, Kuderer, David) Section of General Thoracic Surgery, University of California, Davis Medical Center, 2221 Stockton Boulevard, Sacramento, CA 95817, United States&lt;/auth-address&gt;&lt;titles&gt;&lt;title&gt;A defined esophagectomy perioperative clinical care process can improve outcomes and costs&lt;/title&gt;&lt;secondary-title&gt;American Surgeon&lt;/secondary-title&gt;&lt;/titles&gt;&lt;periodical&gt;&lt;full-title&gt;American Surgeon&lt;/full-title&gt;&lt;/periodical&gt;&lt;pages&gt;103-111&lt;/pages&gt;&lt;volume&gt;83&lt;/volume&gt;&lt;number&gt;1&lt;/number&gt;&lt;dates&gt;&lt;year&gt;2017&lt;/year&gt;&lt;pub-dates&gt;&lt;date&gt;Jan 2017&lt;/date&gt;&lt;/pub-dates&gt;&lt;/dates&gt;&lt;publisher&gt;Southeastern Surgical Congress (E-mail: SESC@sesc.org)&lt;/publisher&gt;&lt;urls&gt;&lt;related-urls&gt;&lt;url&gt;http://gateway.proquest.com/openurl?ctx_ver=Z39.88-2004&amp;amp;res_id=xri:pqm&amp;amp;req_dat=xri:pqil:pq_clntid=48200&amp;amp;rft_val_fmt=ori/fmt:kev:mtx:journal&amp;amp;genre=article&amp;amp;issn=0003-1348&amp;amp;volume=83&amp;amp;issue=1&amp;amp;spage=103&lt;/url&gt;&lt;url&gt;http://openurl.ebscohost.com/linksvc/linking.aspx?genre=article&amp;amp;issn=1555-9823&amp;amp;volume=83&amp;amp;issue=1&amp;amp;spage=103&amp;amp;title=The American surgeon&lt;/url&gt;&lt;/related-urls&gt;&lt;/urls&gt;&lt;remote-database-provider&gt;Embase&lt;/remote-database-provider&gt;&lt;/record&gt;&lt;/Cite&gt;&lt;/EndNote&gt;</w:instrText>
      </w:r>
      <w:r w:rsidR="00CE2FB5">
        <w:fldChar w:fldCharType="separate"/>
      </w:r>
      <w:r>
        <w:rPr>
          <w:noProof/>
        </w:rPr>
        <w:t>[39]</w:t>
      </w:r>
      <w:r w:rsidR="00CE2FB5">
        <w:fldChar w:fldCharType="end"/>
      </w:r>
      <w:r w:rsidR="00CE2FB5">
        <w:t xml:space="preserve"> and national guidelines </w:t>
      </w:r>
      <w:r w:rsidR="00CE2FB5">
        <w:fldChar w:fldCharType="begin"/>
      </w:r>
      <w:r>
        <w:instrText xml:space="preserve"> ADDIN EN.CITE &lt;EndNote&gt;&lt;Cite&gt;&lt;Author&gt;Gunathilake&lt;/Author&gt;&lt;Year&gt;2013&lt;/Year&gt;&lt;RecNum&gt;423&lt;/RecNum&gt;&lt;DisplayText&gt;[40]&lt;/DisplayText&gt;&lt;record&gt;&lt;rec-number&gt;423&lt;/rec-number&gt;&lt;foreign-keys&gt;&lt;key app="EN" db-id="w59t25p0y20pv6e2wxopspd0z2peddrsfdvx" timestamp="1521120445"&gt;423&lt;/key&gt;&lt;/foreign-keys&gt;&lt;ref-type name="Journal Article"&gt;17&lt;/ref-type&gt;&lt;contributors&gt;&lt;authors&gt;&lt;author&gt;Gunathilake, Waruna&lt;/author&gt;&lt;author&gt;Gunawardena, Sajith&lt;/author&gt;&lt;author&gt;Fernando, Ranga&lt;/author&gt;&lt;author&gt;Thomson, George&lt;/author&gt;&lt;author&gt;Fernando, Devaka&lt;/author&gt;&lt;/authors&gt;&lt;/contributors&gt;&lt;titles&gt;&lt;title&gt;The impact of a decision support tool linked to an electronic medical record on glycemic control in people with type 2 diabetes&lt;/title&gt;&lt;secondary-title&gt;Journal of diabetes science and technology&lt;/secondary-title&gt;&lt;/titles&gt;&lt;periodical&gt;&lt;full-title&gt;Journal of diabetes science and technology&lt;/full-title&gt;&lt;/periodical&gt;&lt;pages&gt;653-659&lt;/pages&gt;&lt;volume&gt;7&lt;/volume&gt;&lt;number&gt;3&lt;/number&gt;&lt;dates&gt;&lt;year&gt;2013&lt;/year&gt;&lt;pub-dates&gt;&lt;date&gt;May 2013&lt;/date&gt;&lt;/pub-dates&gt;&lt;/dates&gt;&lt;urls&gt;&lt;related-urls&gt;&lt;url&gt;http://europepmc.org/search?query=(DOI:&amp;quot;10.1177/193229681300700310&amp;quot;)&lt;/url&gt;&lt;url&gt;http://www.ncbi.nlm.nih.gov/pmc/articles/PMC3869133/&lt;/url&gt;&lt;/related-urls&gt;&lt;/urls&gt;&lt;remote-database-provider&gt;Medline&lt;/remote-database-provider&gt;&lt;/record&gt;&lt;/Cite&gt;&lt;/EndNote&gt;</w:instrText>
      </w:r>
      <w:r w:rsidR="00CE2FB5">
        <w:fldChar w:fldCharType="separate"/>
      </w:r>
      <w:r>
        <w:rPr>
          <w:noProof/>
        </w:rPr>
        <w:t>[40]</w:t>
      </w:r>
      <w:r w:rsidR="00CE2FB5">
        <w:fldChar w:fldCharType="end"/>
      </w:r>
      <w:r w:rsidR="00CE2FB5">
        <w:t xml:space="preserve">. </w:t>
      </w:r>
    </w:p>
    <w:p w14:paraId="5E6A1998" w14:textId="2644400A" w:rsidR="0022761B" w:rsidRDefault="00CE2FB5" w:rsidP="001C37F4">
      <w:pPr>
        <w:spacing w:line="360" w:lineRule="auto"/>
      </w:pPr>
      <w:r>
        <w:t xml:space="preserve">Other interventions included clinical pathways supported by web-based portals designed to increase standardisation of care across two regions in the UK </w:t>
      </w:r>
      <w:r>
        <w:fldChar w:fldCharType="begin">
          <w:fldData xml:space="preserve">PEVuZE5vdGU+PENpdGU+PEF1dGhvcj5Cb3VhbXJhbmU8L0F1dGhvcj48WWVhcj4yMDE0PC9ZZWFy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</w:fldData>
        </w:fldChar>
      </w:r>
      <w:r w:rsidR="00B74F19">
        <w:instrText xml:space="preserve"> ADDIN EN.CITE </w:instrText>
      </w:r>
      <w:r w:rsidR="00B74F19">
        <w:fldChar w:fldCharType="begin">
          <w:fldData xml:space="preserve">PEVuZE5vdGU+PENpdGU+PEF1dGhvcj5Cb3VhbXJhbmU8L0F1dGhvcj48WWVhcj4yMDE0PC9ZZWFy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</w:fldData>
        </w:fldChar>
      </w:r>
      <w:r w:rsidR="00B74F19">
        <w:instrText xml:space="preserve"> ADDIN EN.CITE.DATA </w:instrText>
      </w:r>
      <w:r w:rsidR="00B74F19">
        <w:fldChar w:fldCharType="end"/>
      </w:r>
      <w:r>
        <w:fldChar w:fldCharType="separate"/>
      </w:r>
      <w:r w:rsidR="00B74F19">
        <w:rPr>
          <w:noProof/>
        </w:rPr>
        <w:t>[41 42]</w:t>
      </w:r>
      <w:r>
        <w:fldChar w:fldCharType="end"/>
      </w:r>
      <w:r>
        <w:t xml:space="preserve">, the development of an electronic tool to promote the capture of patient reported outcomes </w:t>
      </w:r>
      <w:r>
        <w:fldChar w:fldCharType="begin"/>
      </w:r>
      <w:r w:rsidR="00D30398">
        <w:instrText xml:space="preserve"> ADDIN EN.CITE &lt;EndNote&gt;&lt;Cite&gt;&lt;Author&gt;Katzan&lt;/Author&gt;&lt;Year&gt;2015&lt;/Year&gt;&lt;RecNum&gt;100&lt;/RecNum&gt;&lt;DisplayText&gt;[33]&lt;/DisplayText&gt;&lt;record&gt;&lt;rec-number&gt;100&lt;/rec-number&gt;&lt;foreign-keys&gt;&lt;key app="EN" db-id="w59t25p0y20pv6e2wxopspd0z2peddrsfdvx" timestamp="1521119928"&gt;100&lt;/key&gt;&lt;/foreign-keys&gt;&lt;ref-type name="Journal Article"&gt;17&lt;/ref-type&gt;&lt;contributors&gt;&lt;authors&gt;&lt;author&gt;Katzan, I. L.&lt;/author&gt;&lt;author&gt;Fan, Y.&lt;/author&gt;&lt;author&gt;Griffith, S. D.&lt;/author&gt;&lt;author&gt;Modic, M.&lt;/author&gt;&lt;author&gt;Fromwiller, L.&lt;/author&gt;&lt;author&gt;Urchek, J.&lt;/author&gt;&lt;author&gt;Uchino, K.&lt;/author&gt;&lt;author&gt;Speck, M.&lt;/author&gt;&lt;author&gt;Morton, J.&lt;/author&gt;&lt;/authors&gt;&lt;/contributors&gt;&lt;auth-address&gt;(Katzan, Fan, Griffith, Modic) Center for Outcomes Research and Evaluation, Neurological Institute, United States&amp;#xD;(Katzan, Fromwiller, Urchek) Information Technology Division, Clinical Systems Office, United States&amp;#xD;(Katzan, Uchino, Modic) Cerebrovascular Center, Neurological Institute, United States&amp;#xD;(Fan, Griffith) Lerner Research Institute, Quantitative Health Sciences, Cleveland Clinic, OH, United States&amp;#xD;(Speck) Speck Technologies, Cleveland, OH, United States&lt;/auth-address&gt;&lt;titles&gt;&lt;title&gt;Electronic stroke CarePath: Integrated approach to stroke care&lt;/title&gt;&lt;secondary-title&gt;Circulation: Cardiovascular Quality and Outcomes&lt;/secondary-title&gt;&lt;/titles&gt;&lt;periodical&gt;&lt;full-title&gt;Circulation: Cardiovascular Quality and Outcomes&lt;/full-title&gt;&lt;/periodical&gt;&lt;volume&gt;8&lt;/volume&gt;&lt;number&gt;6&lt;/number&gt;&lt;dates&gt;&lt;year&gt;2015&lt;/year&gt;&lt;pub-dates&gt;&lt;date&gt;Oct 2015&lt;/date&gt;&lt;/pub-dates&gt;&lt;/dates&gt;&lt;publisher&gt;Lippincott Williams and Wilkins (E-mail: kathiest.clai@apta.org)&lt;/publisher&gt;&lt;urls&gt;&lt;related-urls&gt;&lt;url&gt;https://doi.org/10.1161/CIRCOUTCOMES.115.001808&lt;/url&gt;&lt;/related-urls&gt;&lt;/urls&gt;&lt;remote-database-provider&gt;Embase&lt;/remote-database-provider&gt;&lt;/record&gt;&lt;/Cite&gt;&lt;/EndNote&gt;</w:instrText>
      </w:r>
      <w:r>
        <w:fldChar w:fldCharType="separate"/>
      </w:r>
      <w:r w:rsidR="00D30398">
        <w:rPr>
          <w:noProof/>
        </w:rPr>
        <w:t>[33]</w:t>
      </w:r>
      <w:r>
        <w:fldChar w:fldCharType="end"/>
      </w:r>
      <w:r>
        <w:t xml:space="preserve"> and a mobile application designed to </w:t>
      </w:r>
      <w:r w:rsidR="00B74F19">
        <w:t xml:space="preserve">support pathway implementation by </w:t>
      </w:r>
      <w:r>
        <w:t>allow</w:t>
      </w:r>
      <w:r w:rsidR="00B74F19">
        <w:t>ing</w:t>
      </w:r>
      <w:r>
        <w:t xml:space="preserve"> patients to view their </w:t>
      </w:r>
      <w:r w:rsidR="00B74F19">
        <w:t>electronic health record (patient portal)</w:t>
      </w:r>
      <w:r>
        <w:t xml:space="preserve"> </w:t>
      </w:r>
      <w:r>
        <w:fldChar w:fldCharType="begin"/>
      </w:r>
      <w:r w:rsidR="00B74F19">
        <w:instrText xml:space="preserve"> ADDIN EN.CITE &lt;EndNote&gt;&lt;Cite&gt;&lt;Author&gt;Kempcke&lt;/Author&gt;&lt;Year&gt;2012&lt;/Year&gt;&lt;RecNum&gt;170&lt;/RecNum&gt;&lt;DisplayText&gt;[43]&lt;/DisplayText&gt;&lt;record&gt;&lt;rec-number&gt;170&lt;/rec-number&gt;&lt;foreign-keys&gt;&lt;key app="EN" db-id="w59t25p0y20pv6e2wxopspd0z2peddrsfdvx" timestamp="1521119928"&gt;170&lt;/key&gt;&lt;/foreign-keys&gt;&lt;ref-type name="Journal Article"&gt;17&lt;/ref-type&gt;&lt;contributors&gt;&lt;authors&gt;&lt;author&gt;Kempcke, R.&lt;/author&gt;&lt;author&gt;Schultheiss, T.&lt;/author&gt;&lt;author&gt;Kratzsch, F.&lt;/author&gt;&lt;author&gt;Eulitz, M.&lt;/author&gt;&lt;author&gt;Reichmann, H.&lt;/author&gt;&lt;author&gt;Ziemssen, T.&lt;/author&gt;&lt;/authors&gt;&lt;/contributors&gt;&lt;auth-address&gt;(Kempcke, Schultheiss, Kratzsch, Eulitz, Reichmann, Ziemssen) Zentrum fur Klinische Neurowissenschaften, Universitatsklinikum Carl Gustav Carus Dresden, Fetscherstr. 74, 01307 Dresden, Germany&lt;/auth-address&gt;&lt;titles&gt;&lt;title&gt;Modernes Therapiemanagement zur Verbesserung der Therapie mit Interferon beta-1b mit MSDS 3DModern therapy management for the improvement of the therapy with interferon beta-1b with MSDS 3D&lt;/title&gt;&lt;secondary-title&gt;Aktuelle Neurologie, Supplement&lt;/secondary-title&gt;&lt;/titles&gt;&lt;periodical&gt;&lt;full-title&gt;Aktuelle Neurologie, Supplement&lt;/full-title&gt;&lt;/periodical&gt;&lt;volume&gt;39&lt;/volume&gt;&lt;dates&gt;&lt;year&gt;2012&lt;/year&gt;&lt;/dates&gt;&lt;publisher&gt;Georg Thieme Verlag (Rudigerstrasse 14, Stuttgart D-70469, Germany)&lt;/publisher&gt;&lt;urls&gt;&lt;/urls&gt;&lt;remote-database-provider&gt;Embase&lt;/remote-database-provider&gt;&lt;/record&gt;&lt;/Cite&gt;&lt;/EndNote&gt;</w:instrText>
      </w:r>
      <w:r>
        <w:fldChar w:fldCharType="separate"/>
      </w:r>
      <w:r w:rsidR="00B74F19">
        <w:rPr>
          <w:noProof/>
        </w:rPr>
        <w:t>[43]</w:t>
      </w:r>
      <w:r>
        <w:fldChar w:fldCharType="end"/>
      </w:r>
      <w:r>
        <w:t>.</w:t>
      </w:r>
    </w:p>
    <w:p w14:paraId="0D7510E0" w14:textId="77777777" w:rsidR="00D519CB" w:rsidRDefault="00D519CB" w:rsidP="001C37F4">
      <w:pPr>
        <w:pStyle w:val="Heading3"/>
        <w:spacing w:line="360" w:lineRule="auto"/>
      </w:pPr>
    </w:p>
    <w:p w14:paraId="1A983D87" w14:textId="0EF3A604" w:rsidR="00D519CB" w:rsidRPr="008B42AA" w:rsidRDefault="00D519CB" w:rsidP="008B42AA">
      <w:pPr>
        <w:pStyle w:val="Heading3"/>
        <w:spacing w:line="360" w:lineRule="auto"/>
        <w:rPr>
          <w:b/>
        </w:rPr>
      </w:pPr>
      <w:r w:rsidRPr="008B42AA">
        <w:rPr>
          <w:b/>
        </w:rPr>
        <w:t xml:space="preserve">The Effects of HIT Supported Clinical Pathways on Health Outcomes </w:t>
      </w:r>
    </w:p>
    <w:p w14:paraId="3F373DF6" w14:textId="526A4747" w:rsidR="004B5E99" w:rsidRDefault="004B5E99" w:rsidP="00966FD2"/>
    <w:p w14:paraId="5D7D2514" w14:textId="3571591B" w:rsidR="00D519CB" w:rsidRPr="008B42AA" w:rsidRDefault="00D519CB" w:rsidP="008B42AA">
      <w:pPr>
        <w:pStyle w:val="Heading4"/>
        <w:spacing w:line="360" w:lineRule="auto"/>
        <w:rPr>
          <w:i w:val="0"/>
        </w:rPr>
      </w:pPr>
      <w:r w:rsidRPr="008B42AA">
        <w:rPr>
          <w:i w:val="0"/>
        </w:rPr>
        <w:t>Objectively Measured Patient Outcomes</w:t>
      </w:r>
    </w:p>
    <w:p w14:paraId="25046395" w14:textId="20380D77" w:rsidR="00D519CB" w:rsidRDefault="0082237A" w:rsidP="001C37F4">
      <w:pPr>
        <w:spacing w:line="360" w:lineRule="auto"/>
      </w:pPr>
      <w:r>
        <w:t xml:space="preserve">Twenty-one </w:t>
      </w:r>
      <w:r w:rsidR="00DF3F0E">
        <w:t>studies (</w:t>
      </w:r>
      <w:r>
        <w:t>21/44</w:t>
      </w:r>
      <w:r w:rsidR="00DF3F0E">
        <w:t xml:space="preserve"> (</w:t>
      </w:r>
      <w:r>
        <w:t>47.7</w:t>
      </w:r>
      <w:r w:rsidR="00DF3F0E">
        <w:t xml:space="preserve">%) included in the </w:t>
      </w:r>
      <w:r w:rsidR="00ED7C03">
        <w:t xml:space="preserve">review </w:t>
      </w:r>
      <w:r w:rsidR="00DF3F0E">
        <w:t xml:space="preserve">described </w:t>
      </w:r>
      <w:r w:rsidR="00747543">
        <w:t>some</w:t>
      </w:r>
      <w:r w:rsidR="00DF3F0E">
        <w:t xml:space="preserve"> association between </w:t>
      </w:r>
      <w:r w:rsidR="00747543">
        <w:t xml:space="preserve">the </w:t>
      </w:r>
      <w:r w:rsidR="00DF3F0E">
        <w:t xml:space="preserve">implementation of HIT supported clinical pathways and objectively measured patient outcomes. </w:t>
      </w:r>
      <w:r>
        <w:t xml:space="preserve">Fifteen </w:t>
      </w:r>
      <w:r w:rsidR="00F6453B">
        <w:t xml:space="preserve">studies </w:t>
      </w:r>
      <w:r w:rsidR="00DF3F0E">
        <w:t>(</w:t>
      </w:r>
      <w:r>
        <w:t>15</w:t>
      </w:r>
      <w:r w:rsidR="00DF3F0E">
        <w:t>/</w:t>
      </w:r>
      <w:r>
        <w:t>44</w:t>
      </w:r>
      <w:r w:rsidR="00DF3F0E">
        <w:t xml:space="preserve"> </w:t>
      </w:r>
      <w:r w:rsidR="00F6453B">
        <w:t>(</w:t>
      </w:r>
      <w:r>
        <w:t>34.1</w:t>
      </w:r>
      <w:r w:rsidR="00A862B6">
        <w:t>%)</w:t>
      </w:r>
      <w:r w:rsidR="00DF3F0E">
        <w:t xml:space="preserve">) </w:t>
      </w:r>
      <w:r>
        <w:t xml:space="preserve">reported </w:t>
      </w:r>
      <w:r w:rsidR="00D519CB">
        <w:t>improvements in objectively measured patient outcomes</w:t>
      </w:r>
      <w:r>
        <w:t>,</w:t>
      </w:r>
      <w:r w:rsidR="00DF3F0E">
        <w:t xml:space="preserve"> </w:t>
      </w:r>
      <w:r>
        <w:lastRenderedPageBreak/>
        <w:t>five studies</w:t>
      </w:r>
      <w:r w:rsidR="00DF3F0E">
        <w:t xml:space="preserve"> (</w:t>
      </w:r>
      <w:r>
        <w:t>11</w:t>
      </w:r>
      <w:r w:rsidR="00DF3F0E">
        <w:t>.</w:t>
      </w:r>
      <w:r>
        <w:t>4</w:t>
      </w:r>
      <w:r w:rsidR="00DF3F0E">
        <w:t>%) described equivocal effects</w:t>
      </w:r>
      <w:r>
        <w:t xml:space="preserve"> and in one study</w:t>
      </w:r>
      <w:r w:rsidR="00CE4C8C">
        <w:t xml:space="preserve"> (1/44 (2.3%))</w:t>
      </w:r>
      <w:r>
        <w:t xml:space="preserve"> the</w:t>
      </w:r>
      <w:r w:rsidR="00747543">
        <w:t xml:space="preserve"> intervention was associated with </w:t>
      </w:r>
      <w:r w:rsidR="00CE4C8C">
        <w:t xml:space="preserve">complications associated with the use of therapeutic hypothermia </w:t>
      </w:r>
      <w:r w:rsidR="00CE4C8C">
        <w:fldChar w:fldCharType="begin"/>
      </w:r>
      <w:r w:rsidR="00CE4C8C">
        <w:instrText xml:space="preserve"> ADDIN EN.CITE &lt;EndNote&gt;&lt;Cite&gt;&lt;Author&gt;Hollenbeck&lt;/Author&gt;&lt;Year&gt;2012&lt;/Year&gt;&lt;RecNum&gt;402&lt;/RecNum&gt;&lt;DisplayText&gt;[44]&lt;/DisplayText&gt;&lt;record&gt;&lt;rec-number&gt;402&lt;/rec-number&gt;&lt;foreign-keys&gt;&lt;key app="EN" db-id="w59t25p0y20pv6e2wxopspd0z2peddrsfdvx" timestamp="1521120445"&gt;402&lt;/key&gt;&lt;/foreign-keys&gt;&lt;ref-type name="Journal Article"&gt;17&lt;/ref-type&gt;&lt;contributors&gt;&lt;authors&gt;&lt;author&gt;Hollenbeck, Ryan D.&lt;/author&gt;&lt;author&gt;Wells, Quinn&lt;/author&gt;&lt;author&gt;Pollock, Jeremy&lt;/author&gt;&lt;author&gt;Kelley, Michael B.&lt;/author&gt;&lt;author&gt;Wagner, Chad E.&lt;/author&gt;&lt;author&gt;Cash, Michael E.&lt;/author&gt;&lt;author&gt;Scott, Carol&lt;/author&gt;&lt;author&gt;Burns, Kathy&lt;/author&gt;&lt;author&gt;Jones, Ian&lt;/author&gt;&lt;author&gt;Fredi, Joseph L.&lt;/author&gt;&lt;author&gt;McPherson, John A.&lt;/author&gt;&lt;/authors&gt;&lt;/contributors&gt;&lt;titles&gt;&lt;title&gt;Implementation of a standardized pathway for the treatment of cardiac arrest patients using therapeutic hypothermia: &amp;quot;CODE ICE&amp;quot;&lt;/title&gt;&lt;secondary-title&gt;Critical pathways in cardiology&lt;/secondary-title&gt;&lt;/titles&gt;&lt;periodical&gt;&lt;full-title&gt;Critical Pathways in Cardiology&lt;/full-title&gt;&lt;/periodical&gt;&lt;pages&gt;91-98&lt;/pages&gt;&lt;volume&gt;11&lt;/volume&gt;&lt;number&gt;3&lt;/number&gt;&lt;dates&gt;&lt;year&gt;2012&lt;/year&gt;&lt;pub-dates&gt;&lt;date&gt;Sep 2012&lt;/date&gt;&lt;/pub-dates&gt;&lt;/dates&gt;&lt;urls&gt;&lt;/urls&gt;&lt;remote-database-provider&gt;Medline&lt;/remote-database-provider&gt;&lt;/record&gt;&lt;/Cite&gt;&lt;/EndNote&gt;</w:instrText>
      </w:r>
      <w:r w:rsidR="00CE4C8C">
        <w:fldChar w:fldCharType="separate"/>
      </w:r>
      <w:r w:rsidR="00CE4C8C">
        <w:rPr>
          <w:noProof/>
        </w:rPr>
        <w:t>[44]</w:t>
      </w:r>
      <w:r w:rsidR="00CE4C8C">
        <w:fldChar w:fldCharType="end"/>
      </w:r>
      <w:r w:rsidR="00D519CB">
        <w:t xml:space="preserve">. </w:t>
      </w:r>
      <w:r w:rsidR="00DF3F0E">
        <w:t>R</w:t>
      </w:r>
      <w:r w:rsidR="00D519CB">
        <w:t>eport</w:t>
      </w:r>
      <w:r w:rsidR="00DF3F0E">
        <w:t>ed benefits</w:t>
      </w:r>
      <w:r w:rsidR="00D519CB">
        <w:t xml:space="preserve"> </w:t>
      </w:r>
      <w:r w:rsidR="00DF3F0E">
        <w:t>included</w:t>
      </w:r>
      <w:r w:rsidR="00D519CB">
        <w:t xml:space="preserve"> reductions in thromboembolic complications </w:t>
      </w:r>
      <w:r w:rsidR="00D519CB">
        <w:fldChar w:fldCharType="begin"/>
      </w:r>
      <w:r w:rsidR="00CE4C8C">
        <w:instrText xml:space="preserve"> ADDIN EN.CITE &lt;EndNote&gt;&lt;Cite&gt;&lt;Author&gt;Cooke&lt;/Author&gt;&lt;Year&gt;2017&lt;/Year&gt;&lt;RecNum&gt;315&lt;/RecNum&gt;&lt;DisplayText&gt;[45]&lt;/DisplayText&gt;&lt;record&gt;&lt;rec-number&gt;315&lt;/rec-number&gt;&lt;foreign-keys&gt;&lt;key app="EN" db-id="w59t25p0y20pv6e2wxopspd0z2peddrsfdvx" timestamp="1521120445"&gt;315&lt;/key&gt;&lt;/foreign-keys&gt;&lt;ref-type name="Journal Article"&gt;17&lt;/ref-type&gt;&lt;contributors&gt;&lt;authors&gt;&lt;author&gt;Cooke, David T.&lt;/author&gt;&lt;author&gt;Calhoun, Royce F.&lt;/author&gt;&lt;author&gt;Kuderer, Valerie&lt;/author&gt;&lt;author&gt;David, Elizabeth A.&lt;/author&gt;&lt;/authors&gt;&lt;/contributors&gt;&lt;titles&gt;&lt;title&gt;A Defined Esophagectomy Perioperative Clinical Care Process Can Improve Outcomes and Costs&lt;/title&gt;&lt;secondary-title&gt;The American surgeon&lt;/secondary-title&gt;&lt;/titles&gt;&lt;periodical&gt;&lt;full-title&gt;The American surgeon&lt;/full-title&gt;&lt;/periodical&gt;&lt;pages&gt;103-111&lt;/pages&gt;&lt;volume&gt;83&lt;/volume&gt;&lt;number&gt;1&lt;/number&gt;&lt;dates&gt;&lt;year&gt;2017&lt;/year&gt;&lt;pub-dates&gt;&lt;date&gt;Jan 2017&lt;/date&gt;&lt;/pub-dates&gt;&lt;/dates&gt;&lt;urls&gt;&lt;related-urls&gt;&lt;url&gt;http://gateway.proquest.com/openurl?ctx_ver=Z39.88-2004&amp;amp;res_id=xri:pqm&amp;amp;req_dat=xri:pqil:pq_clntid=48200&amp;amp;rft_val_fmt=ori/fmt:kev:mtx:journal&amp;amp;genre=article&amp;amp;issn=0003-1348&amp;amp;volume=83&amp;amp;issue=1&amp;amp;spage=103&lt;/url&gt;&lt;url&gt;http://openurl.ebscohost.com/linksvc/linking.aspx?genre=article&amp;amp;issn=1555-9823&amp;amp;volume=83&amp;amp;issue=1&amp;amp;spage=103&amp;amp;title=The American surgeon&lt;/url&gt;&lt;/related-urls&gt;&lt;/urls&gt;&lt;remote-database-provider&gt;Medline&lt;/remote-database-provider&gt;&lt;/record&gt;&lt;/Cite&gt;&lt;/EndNote&gt;</w:instrText>
      </w:r>
      <w:r w:rsidR="00D519CB">
        <w:fldChar w:fldCharType="separate"/>
      </w:r>
      <w:r w:rsidR="00CE4C8C">
        <w:rPr>
          <w:noProof/>
        </w:rPr>
        <w:t>[45]</w:t>
      </w:r>
      <w:r w:rsidR="00D519CB">
        <w:fldChar w:fldCharType="end"/>
      </w:r>
      <w:r w:rsidR="00D519CB">
        <w:t xml:space="preserve">, mortality </w:t>
      </w:r>
      <w:r w:rsidR="00D519CB">
        <w:fldChar w:fldCharType="begin">
          <w:fldData xml:space="preserve">PEVuZE5vdGU+PENpdGU+PEF1dGhvcj5FdmFuczwvQXV0aG9yPjxZZWFyPjIwMTY8L1llYXI+PFJl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</w:fldData>
        </w:fldChar>
      </w:r>
      <w:r w:rsidR="00CE4C8C">
        <w:instrText xml:space="preserve"> ADDIN EN.CITE </w:instrText>
      </w:r>
      <w:r w:rsidR="00CE4C8C">
        <w:fldChar w:fldCharType="begin">
          <w:fldData xml:space="preserve">PEVuZE5vdGU+PENpdGU+PEF1dGhvcj5FdmFuczwvQXV0aG9yPjxZZWFyPjIwMTY8L1llYXI+PFJl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</w:fldData>
        </w:fldChar>
      </w:r>
      <w:r w:rsidR="00CE4C8C">
        <w:instrText xml:space="preserve"> ADDIN EN.CITE.DATA </w:instrText>
      </w:r>
      <w:r w:rsidR="00CE4C8C">
        <w:fldChar w:fldCharType="end"/>
      </w:r>
      <w:r w:rsidR="00D519CB">
        <w:fldChar w:fldCharType="separate"/>
      </w:r>
      <w:r w:rsidR="00CE4C8C">
        <w:rPr>
          <w:noProof/>
        </w:rPr>
        <w:t>[33 46]</w:t>
      </w:r>
      <w:r w:rsidR="00D519CB">
        <w:fldChar w:fldCharType="end"/>
      </w:r>
      <w:r w:rsidR="00CE4C8C">
        <w:t xml:space="preserve">, myocardial infarction, stroke and retinopathy </w:t>
      </w:r>
      <w:r w:rsidR="00CE4C8C">
        <w:fldChar w:fldCharType="begin"/>
      </w:r>
      <w:r w:rsidR="00CE4C8C">
        <w:instrText xml:space="preserve"> ADDIN EN.CITE &lt;EndNote&gt;&lt;Cite&gt;&lt;Author&gt;Bloom&lt;/Author&gt;&lt;Year&gt;2010&lt;/Year&gt;&lt;RecNum&gt;2188&lt;/RecNum&gt;&lt;DisplayText&gt;[27]&lt;/DisplayText&gt;&lt;record&gt;&lt;rec-number&gt;2188&lt;/rec-number&gt;&lt;foreign-keys&gt;&lt;key app="EN" db-id="w59t25p0y20pv6e2wxopspd0z2peddrsfdvx" timestamp="1539964028"&gt;2188&lt;/key&gt;&lt;/foreign-keys&gt;&lt;ref-type name="Journal Article"&gt;17&lt;/ref-type&gt;&lt;contributors&gt;&lt;authors&gt;&lt;author&gt;Bloom, Frederick J.&lt;/author&gt;&lt;author&gt;Graf, Thomas&lt;/author&gt;&lt;author&gt;Anderer, Tammy&lt;/author&gt;&lt;author&gt;Stewart, Walter F.&lt;/author&gt;&lt;/authors&gt;&lt;/contributors&gt;&lt;titles&gt;&lt;title&gt;Redesign of a Diabetes System of Care Using an All-or-None Diabetes Bundle to Build Teamwork and Improve Intermediate Outcomes&lt;/title&gt;&lt;secondary-title&gt;Diabetes Spectrum&lt;/secondary-title&gt;&lt;/titles&gt;&lt;periodical&gt;&lt;full-title&gt;Diabetes Spectrum&lt;/full-title&gt;&lt;/periodical&gt;&lt;pages&gt;165-169&lt;/pages&gt;&lt;volume&gt;23&lt;/volume&gt;&lt;number&gt;3&lt;/number&gt;&lt;dates&gt;&lt;year&gt;2010&lt;/year&gt;&lt;/dates&gt;&lt;urls&gt;&lt;related-urls&gt;&lt;url&gt;http://spectrum.diabetesjournals.org/content/diaspect/23/3/165.full.pdf&lt;/url&gt;&lt;/related-urls&gt;&lt;/urls&gt;&lt;electronic-resource-num&gt;10.2337/diaspect.23.3.165&lt;/electronic-resource-num&gt;&lt;/record&gt;&lt;/Cite&gt;&lt;/EndNote&gt;</w:instrText>
      </w:r>
      <w:r w:rsidR="00CE4C8C">
        <w:fldChar w:fldCharType="separate"/>
      </w:r>
      <w:r w:rsidR="00CE4C8C">
        <w:rPr>
          <w:noProof/>
        </w:rPr>
        <w:t>[27]</w:t>
      </w:r>
      <w:r w:rsidR="00CE4C8C">
        <w:fldChar w:fldCharType="end"/>
      </w:r>
      <w:r w:rsidR="00CE4C8C">
        <w:t>, and</w:t>
      </w:r>
      <w:r w:rsidR="00D519CB">
        <w:t xml:space="preserve"> improvements in biochemical markers of glycaemic control (HBA1c) </w:t>
      </w:r>
      <w:r w:rsidR="00D519CB">
        <w:fldChar w:fldCharType="begin"/>
      </w:r>
      <w:r w:rsidR="00B74F19">
        <w:instrText xml:space="preserve"> ADDIN EN.CITE &lt;EndNote&gt;&lt;Cite&gt;&lt;Author&gt;Gunathilake&lt;/Author&gt;&lt;Year&gt;2013&lt;/Year&gt;&lt;RecNum&gt;423&lt;/RecNum&gt;&lt;DisplayText&gt;[40]&lt;/DisplayText&gt;&lt;record&gt;&lt;rec-number&gt;423&lt;/rec-number&gt;&lt;foreign-keys&gt;&lt;key app="EN" db-id="w59t25p0y20pv6e2wxopspd0z2peddrsfdvx" timestamp="1521120445"&gt;423&lt;/key&gt;&lt;/foreign-keys&gt;&lt;ref-type name="Journal Article"&gt;17&lt;/ref-type&gt;&lt;contributors&gt;&lt;authors&gt;&lt;author&gt;Gunathilake, Waruna&lt;/author&gt;&lt;author&gt;Gunawardena, Sajith&lt;/author&gt;&lt;author&gt;Fernando, Ranga&lt;/author&gt;&lt;author&gt;Thomson, George&lt;/author&gt;&lt;author&gt;Fernando, Devaka&lt;/author&gt;&lt;/authors&gt;&lt;/contributors&gt;&lt;titles&gt;&lt;title&gt;The impact of a decision support tool linked to an electronic medical record on glycemic control in people with type 2 diabetes&lt;/title&gt;&lt;secondary-title&gt;Journal of diabetes science and technology&lt;/secondary-title&gt;&lt;/titles&gt;&lt;periodical&gt;&lt;full-title&gt;Journal of diabetes science and technology&lt;/full-title&gt;&lt;/periodical&gt;&lt;pages&gt;653-659&lt;/pages&gt;&lt;volume&gt;7&lt;/volume&gt;&lt;number&gt;3&lt;/number&gt;&lt;dates&gt;&lt;year&gt;2013&lt;/year&gt;&lt;pub-dates&gt;&lt;date&gt;May 2013&lt;/date&gt;&lt;/pub-dates&gt;&lt;/dates&gt;&lt;urls&gt;&lt;related-urls&gt;&lt;url&gt;http://europepmc.org/search?query=(DOI:&amp;quot;10.1177/193229681300700310&amp;quot;)&lt;/url&gt;&lt;url&gt;http://www.ncbi.nlm.nih.gov/pmc/articles/PMC3869133/&lt;/url&gt;&lt;/related-urls&gt;&lt;/urls&gt;&lt;remote-database-provider&gt;Medline&lt;/remote-database-provider&gt;&lt;/record&gt;&lt;/Cite&gt;&lt;/EndNote&gt;</w:instrText>
      </w:r>
      <w:r w:rsidR="00D519CB">
        <w:fldChar w:fldCharType="separate"/>
      </w:r>
      <w:r w:rsidR="00B74F19">
        <w:rPr>
          <w:noProof/>
        </w:rPr>
        <w:t>[40]</w:t>
      </w:r>
      <w:r w:rsidR="00D519CB">
        <w:fldChar w:fldCharType="end"/>
      </w:r>
      <w:r w:rsidR="00D519CB">
        <w:t>.</w:t>
      </w:r>
    </w:p>
    <w:p w14:paraId="1C6E3339" w14:textId="77777777" w:rsidR="004B5E99" w:rsidRDefault="004B5E99" w:rsidP="001C37F4">
      <w:pPr>
        <w:spacing w:line="360" w:lineRule="auto"/>
      </w:pPr>
    </w:p>
    <w:p w14:paraId="346D1383" w14:textId="0FACAFD5" w:rsidR="00D519CB" w:rsidRPr="008B42AA" w:rsidRDefault="00D519CB" w:rsidP="008B42AA">
      <w:pPr>
        <w:pStyle w:val="Heading4"/>
        <w:spacing w:line="360" w:lineRule="auto"/>
        <w:rPr>
          <w:i w:val="0"/>
        </w:rPr>
      </w:pPr>
      <w:r w:rsidRPr="008B42AA">
        <w:rPr>
          <w:i w:val="0"/>
        </w:rPr>
        <w:t>Secondary Outcomes</w:t>
      </w:r>
    </w:p>
    <w:p w14:paraId="57924DE6" w14:textId="216955B7" w:rsidR="00D519CB" w:rsidRDefault="00D519CB" w:rsidP="001C37F4">
      <w:pPr>
        <w:spacing w:line="360" w:lineRule="auto"/>
      </w:pPr>
      <w:r>
        <w:t xml:space="preserve">A number of associations with improvements in quality (or process) outcomes were also reported. </w:t>
      </w:r>
      <w:r w:rsidR="00CE4C8C">
        <w:t>Examples included</w:t>
      </w:r>
      <w:r>
        <w:t xml:space="preserve"> reports of increased</w:t>
      </w:r>
      <w:r w:rsidR="00CE4C8C">
        <w:t>,</w:t>
      </w:r>
      <w:r>
        <w:t xml:space="preserve"> or favourable rates of compliance with recommended practice such as the appropriate utilisation of investigations or </w:t>
      </w:r>
      <w:commentRangeStart w:id="1"/>
      <w:r>
        <w:t xml:space="preserve">therapeutic </w:t>
      </w:r>
      <w:commentRangeEnd w:id="1"/>
      <w:r w:rsidR="00864F16">
        <w:rPr>
          <w:rStyle w:val="CommentReference"/>
        </w:rPr>
        <w:commentReference w:id="1"/>
      </w:r>
      <w:r>
        <w:t xml:space="preserve">interventions </w:t>
      </w:r>
      <w:r>
        <w:fldChar w:fldCharType="begin">
          <w:fldData xml:space="preserve">PEVuZE5vdGU+PENpdGU+PEF1dGhvcj5Ccm93bjwvQXV0aG9yPjxZZWFyPjIwMDc8L1llYXI+PFJl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</w:fldData>
        </w:fldChar>
      </w:r>
      <w:r w:rsidR="00CE4C8C">
        <w:instrText xml:space="preserve"> ADDIN EN.CITE </w:instrText>
      </w:r>
      <w:r w:rsidR="00CE4C8C">
        <w:fldChar w:fldCharType="begin">
          <w:fldData xml:space="preserve">PEVuZE5vdGU+PENpdGU+PEF1dGhvcj5Ccm93bjwvQXV0aG9yPjxZZWFyPjIwMDc8L1llYXI+PFJl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</w:fldData>
        </w:fldChar>
      </w:r>
      <w:r w:rsidR="00CE4C8C">
        <w:instrText xml:space="preserve"> ADDIN EN.CITE.DATA </w:instrText>
      </w:r>
      <w:r w:rsidR="00CE4C8C">
        <w:fldChar w:fldCharType="end"/>
      </w:r>
      <w:r>
        <w:fldChar w:fldCharType="separate"/>
      </w:r>
      <w:r w:rsidR="00CE4C8C">
        <w:rPr>
          <w:noProof/>
        </w:rPr>
        <w:t>[36 37 39 40 44 47-51]</w:t>
      </w:r>
      <w:r>
        <w:fldChar w:fldCharType="end"/>
      </w:r>
      <w:r>
        <w:t>.</w:t>
      </w:r>
    </w:p>
    <w:p w14:paraId="22C34B12" w14:textId="50ED1FF9" w:rsidR="00D519CB" w:rsidRDefault="00CE4C8C" w:rsidP="001C37F4">
      <w:pPr>
        <w:spacing w:line="360" w:lineRule="auto"/>
      </w:pPr>
      <w:r>
        <w:t xml:space="preserve">Improvements in healthcare resource utilisation, including </w:t>
      </w:r>
      <w:r w:rsidR="00D519CB">
        <w:t xml:space="preserve"> reduc</w:t>
      </w:r>
      <w:r>
        <w:t>tions in hospital</w:t>
      </w:r>
      <w:r w:rsidR="00D519CB">
        <w:t xml:space="preserve"> Length of Stay (LoS) </w:t>
      </w:r>
      <w:r>
        <w:t>in</w:t>
      </w:r>
      <w:r w:rsidR="00D519CB">
        <w:t xml:space="preserve"> association with the implementation of HIT supported clinical </w:t>
      </w:r>
      <w:commentRangeStart w:id="2"/>
      <w:r w:rsidR="00D519CB">
        <w:t xml:space="preserve">pathways </w:t>
      </w:r>
      <w:r>
        <w:t xml:space="preserve">were </w:t>
      </w:r>
      <w:commentRangeEnd w:id="2"/>
      <w:r w:rsidR="00864F16">
        <w:rPr>
          <w:rStyle w:val="CommentReference"/>
        </w:rPr>
        <w:commentReference w:id="2"/>
      </w:r>
      <w:r>
        <w:t xml:space="preserve">also reported </w:t>
      </w:r>
      <w:r w:rsidR="00D519CB">
        <w:fldChar w:fldCharType="begin">
          <w:fldData xml:space="preserve">PEVuZE5vdGU+PENpdGU+PEF1dGhvcj5Db29rZTwvQXV0aG9yPjxZZWFyPjIwMTc8L1llYXI+PFJl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</w:fldData>
        </w:fldChar>
      </w:r>
      <w:r>
        <w:instrText xml:space="preserve"> ADDIN EN.CITE </w:instrText>
      </w:r>
      <w:r>
        <w:fldChar w:fldCharType="begin">
          <w:fldData xml:space="preserve">PEVuZE5vdGU+PENpdGU+PEF1dGhvcj5Db29rZTwvQXV0aG9yPjxZZWFyPjIwMTc8L1llYXI+PFJl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</w:fldData>
        </w:fldChar>
      </w:r>
      <w:r>
        <w:instrText xml:space="preserve"> ADDIN EN.CITE.DATA </w:instrText>
      </w:r>
      <w:r>
        <w:fldChar w:fldCharType="end"/>
      </w:r>
      <w:r w:rsidR="00D519CB">
        <w:fldChar w:fldCharType="separate"/>
      </w:r>
      <w:r>
        <w:rPr>
          <w:noProof/>
        </w:rPr>
        <w:t>[28 33 39 52]</w:t>
      </w:r>
      <w:r w:rsidR="00D519CB">
        <w:fldChar w:fldCharType="end"/>
      </w:r>
      <w:r w:rsidR="0078605D">
        <w:t>. H</w:t>
      </w:r>
      <w:r w:rsidR="00D519CB">
        <w:t>owever</w:t>
      </w:r>
      <w:r w:rsidR="0078605D">
        <w:t xml:space="preserve">, these findings were not reported universally and in </w:t>
      </w:r>
      <w:r w:rsidR="00D519CB">
        <w:t xml:space="preserve">other studies the investigators did not identify any difference in LoS </w:t>
      </w:r>
      <w:r w:rsidR="00D519CB">
        <w:fldChar w:fldCharType="begin">
          <w:fldData xml:space="preserve">PEVuZE5vdGU+PENpdGU+PEF1dGhvcj5EZXBpbmV0PC9BdXRob3I+PFllYXI+MjAxNjwvWWVhcj48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=
</w:fldData>
        </w:fldChar>
      </w:r>
      <w:r w:rsidR="000A08D0">
        <w:instrText xml:space="preserve"> ADDIN EN.CITE </w:instrText>
      </w:r>
      <w:r w:rsidR="000A08D0">
        <w:fldChar w:fldCharType="begin">
          <w:fldData xml:space="preserve">PEVuZE5vdGU+PENpdGU+PEF1dGhvcj5EZXBpbmV0PC9BdXRob3I+PFllYXI+MjAxNjwvWWVhcj48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=
</w:fldData>
        </w:fldChar>
      </w:r>
      <w:r w:rsidR="000A08D0">
        <w:instrText xml:space="preserve"> ADDIN EN.CITE.DATA </w:instrText>
      </w:r>
      <w:r w:rsidR="000A08D0">
        <w:fldChar w:fldCharType="end"/>
      </w:r>
      <w:r w:rsidR="00D519CB">
        <w:fldChar w:fldCharType="separate"/>
      </w:r>
      <w:r w:rsidR="000A08D0">
        <w:rPr>
          <w:noProof/>
        </w:rPr>
        <w:t>[25 26]</w:t>
      </w:r>
      <w:r w:rsidR="00D519CB">
        <w:fldChar w:fldCharType="end"/>
      </w:r>
      <w:r w:rsidR="00D519CB">
        <w:t xml:space="preserve">. In one study  the proportion of patients receiving their operation in a day case or outpatient setting increased after the introduction of a HIT supported clinical pathway </w:t>
      </w:r>
      <w:r w:rsidR="00D519CB">
        <w:fldChar w:fldCharType="begin"/>
      </w:r>
      <w:r w:rsidR="00B74F19">
        <w:instrText xml:space="preserve"> ADDIN EN.CITE &lt;EndNote&gt;&lt;Cite&gt;&lt;Author&gt;Bouamrane&lt;/Author&gt;&lt;Year&gt;2014&lt;/Year&gt;&lt;RecNum&gt;348&lt;/RecNum&gt;&lt;DisplayText&gt;[41]&lt;/DisplayText&gt;&lt;record&gt;&lt;rec-number&gt;348&lt;/rec-number&gt;&lt;foreign-keys&gt;&lt;key app="EN" db-id="w59t25p0y20pv6e2wxopspd0z2peddrsfdvx" timestamp="1521120445"&gt;348&lt;/key&gt;&lt;/foreign-keys&gt;&lt;ref-type name="Journal Article"&gt;17&lt;/ref-type&gt;&lt;contributors&gt;&lt;authors&gt;&lt;author&gt;Bouamrane, Matt-Mouley&lt;/author&gt;&lt;author&gt;Mair, Frances S.&lt;/author&gt;&lt;/authors&gt;&lt;/contributors&gt;&lt;titles&gt;&lt;title&gt;Implementation of an integrated preoperative care pathway and regional electronic clinical portal for preoperative assessment&lt;/title&gt;&lt;secondary-title&gt;BMC medical informatics and decision making&lt;/secondary-title&gt;&lt;/titles&gt;&lt;periodical&gt;&lt;full-title&gt;BMC medical informatics and decision making&lt;/full-title&gt;&lt;/periodical&gt;&lt;pages&gt;93&lt;/pages&gt;&lt;volume&gt;14&lt;/volume&gt;&lt;dates&gt;&lt;year&gt;2014&lt;/year&gt;&lt;pub-dates&gt;&lt;date&gt;Nov 2014&lt;/date&gt;&lt;/pub-dates&gt;&lt;/dates&gt;&lt;urls&gt;&lt;related-urls&gt;&lt;url&gt;https://doi.org/10.1186/1472-6947-14-93&lt;/url&gt;&lt;url&gt;http://europepmc.org/search?query=(DOI:&amp;quot;10.1186/1472-6947-14-93&amp;quot;)&lt;/url&gt;&lt;url&gt;http://search.ebscohost.com/login.aspx?direct=true&amp;amp;scope=site&amp;amp;site=ehost-live&amp;amp;db=mdc&amp;amp;AN=25407812&lt;/url&gt;&lt;url&gt;http://www.ncbi.nlm.nih.gov/pmc/articles/PMC4289251/&lt;/url&gt;&lt;/related-urls&gt;&lt;/urls&gt;&lt;remote-database-provider&gt;Medline&lt;/remote-database-provider&gt;&lt;/record&gt;&lt;/Cite&gt;&lt;/EndNote&gt;</w:instrText>
      </w:r>
      <w:r w:rsidR="00D519CB">
        <w:fldChar w:fldCharType="separate"/>
      </w:r>
      <w:r w:rsidR="00B74F19">
        <w:rPr>
          <w:noProof/>
        </w:rPr>
        <w:t>[41]</w:t>
      </w:r>
      <w:r w:rsidR="00D519CB">
        <w:fldChar w:fldCharType="end"/>
      </w:r>
      <w:r w:rsidR="00D519CB">
        <w:t xml:space="preserve"> and in one study this was associated with a reduction in the length of waiting times for treatments and consultations </w:t>
      </w:r>
      <w:r w:rsidR="00D519CB">
        <w:fldChar w:fldCharType="begin"/>
      </w:r>
      <w:r w:rsidR="00B74F19">
        <w:instrText xml:space="preserve"> ADDIN EN.CITE &lt;EndNote&gt;&lt;Cite&gt;&lt;Author&gt;Sicotte&lt;/Author&gt;&lt;Year&gt;2016&lt;/Year&gt;&lt;RecNum&gt;352&lt;/RecNum&gt;&lt;DisplayText&gt;[53]&lt;/DisplayText&gt;&lt;record&gt;&lt;rec-number&gt;352&lt;/rec-number&gt;&lt;foreign-keys&gt;&lt;key app="EN" db-id="w59t25p0y20pv6e2wxopspd0z2peddrsfdvx" timestamp="1521120445"&gt;352&lt;/key&gt;&lt;/foreign-keys&gt;&lt;ref-type name="Journal Article"&gt;17&lt;/ref-type&gt;&lt;contributors&gt;&lt;authors&gt;&lt;author&gt;Sicotte, Claude&lt;/author&gt;&lt;author&gt;Lapointe, Jonathan&lt;/author&gt;&lt;author&gt;Clavel, Sébastien&lt;/author&gt;&lt;author&gt;Fortin, Marie-Andrée&lt;/author&gt;&lt;/authors&gt;&lt;/contributors&gt;&lt;titles&gt;&lt;title&gt;Benefits of improving processes in cancer care with a care pathway-based electronic medical record&lt;/title&gt;&lt;secondary-title&gt;Practical radiation oncology&lt;/secondary-title&gt;&lt;/titles&gt;&lt;periodical&gt;&lt;full-title&gt;Practical radiation oncology&lt;/full-title&gt;&lt;/periodical&gt;&lt;pages&gt;26-33&lt;/pages&gt;&lt;volume&gt;6&lt;/volume&gt;&lt;number&gt;1&lt;/number&gt;&lt;dates&gt;&lt;year&gt;2016&lt;/year&gt;&lt;/dates&gt;&lt;urls&gt;&lt;/urls&gt;&lt;remote-database-provider&gt;Medline&lt;/remote-database-provider&gt;&lt;/record&gt;&lt;/Cite&gt;&lt;/EndNote&gt;</w:instrText>
      </w:r>
      <w:r w:rsidR="00D519CB">
        <w:fldChar w:fldCharType="separate"/>
      </w:r>
      <w:r w:rsidR="00B74F19">
        <w:rPr>
          <w:noProof/>
        </w:rPr>
        <w:t>[53]</w:t>
      </w:r>
      <w:r w:rsidR="00D519CB">
        <w:fldChar w:fldCharType="end"/>
      </w:r>
      <w:r w:rsidR="00D519CB">
        <w:t>. Reductions in healthcare costs associated with the implementations of HIT supported clinical pathways w</w:t>
      </w:r>
      <w:bookmarkStart w:id="3" w:name="_GoBack"/>
      <w:bookmarkEnd w:id="3"/>
      <w:r w:rsidR="00D519CB">
        <w:t xml:space="preserve">ere also described in one investigation </w:t>
      </w:r>
      <w:r w:rsidR="00D519CB">
        <w:fldChar w:fldCharType="begin"/>
      </w:r>
      <w:r w:rsidR="00B74F19">
        <w:instrText xml:space="preserve"> ADDIN EN.CITE &lt;EndNote&gt;&lt;Cite&gt;&lt;Author&gt;Jackman&lt;/Author&gt;&lt;Year&gt;2017&lt;/Year&gt;&lt;RecNum&gt;332&lt;/RecNum&gt;&lt;DisplayText&gt;[54]&lt;/DisplayText&gt;&lt;record&gt;&lt;rec-number&gt;332&lt;/rec-number&gt;&lt;foreign-keys&gt;&lt;key app="EN" db-id="w59t25p0y20pv6e2wxopspd0z2peddrsfdvx" timestamp="1521120445"&gt;332&lt;/key&gt;&lt;/foreign-keys&gt;&lt;ref-type name="Journal Article"&gt;17&lt;/ref-type&gt;&lt;contributors&gt;&lt;authors&gt;&lt;author&gt;Jackman, David M.&lt;/author&gt;&lt;author&gt;Zhang, Yichen&lt;/author&gt;&lt;author&gt;Dalby, Carole&lt;/author&gt;&lt;author&gt;Nguyen, Tom&lt;/author&gt;&lt;author&gt;Nagle, Julia&lt;/author&gt;&lt;author&gt;Lydon, Christine A.&lt;/author&gt;&lt;author&gt;Rabin, Michael S.&lt;/author&gt;&lt;author&gt;McNiff, Kristen K.&lt;/author&gt;&lt;author&gt;Fraile, Belen&lt;/author&gt;&lt;author&gt;Jacobson, Joseph O.&lt;/author&gt;&lt;/authors&gt;&lt;/contributors&gt;&lt;titles&gt;&lt;title&gt;Cost and Survival Analysis Before and After Implementation of Dana-Farber Clinical Pathways for Patients With Stage IV Non-Small-Cell Lung Cancer&lt;/title&gt;&lt;secondary-title&gt;Journal of oncology practice&lt;/secondary-title&gt;&lt;/titles&gt;&lt;periodical&gt;&lt;full-title&gt;Journal of Oncology Practice&lt;/full-title&gt;&lt;/periodical&gt;&lt;pages&gt;e346&lt;/pages&gt;&lt;volume&gt;13&lt;/volume&gt;&lt;number&gt;4&lt;/number&gt;&lt;dates&gt;&lt;year&gt;2017&lt;/year&gt;&lt;pub-dates&gt;&lt;date&gt;Apr 2017&lt;/date&gt;&lt;/pub-dates&gt;&lt;/dates&gt;&lt;urls&gt;&lt;related-urls&gt;&lt;url&gt;https://doi.org/10.1200/JOP.2017.021741&lt;/url&gt;&lt;url&gt;http://openurl.ebscohost.com/linksvc/linking.aspx?genre=article&amp;amp;issn=1935-469X&amp;amp;volume=13&amp;amp;issue=4&amp;amp;spage=e346&amp;amp;title=Journal of oncology practice&lt;/url&gt;&lt;/related-urls&gt;&lt;/urls&gt;&lt;remote-database-provider&gt;Medline&lt;/remote-database-provider&gt;&lt;/record&gt;&lt;/Cite&gt;&lt;/EndNote&gt;</w:instrText>
      </w:r>
      <w:r w:rsidR="00D519CB">
        <w:fldChar w:fldCharType="separate"/>
      </w:r>
      <w:r w:rsidR="00B74F19">
        <w:rPr>
          <w:noProof/>
        </w:rPr>
        <w:t>[54]</w:t>
      </w:r>
      <w:r w:rsidR="00D519CB">
        <w:fldChar w:fldCharType="end"/>
      </w:r>
      <w:r w:rsidR="00D519CB">
        <w:t xml:space="preserve">. </w:t>
      </w:r>
    </w:p>
    <w:p w14:paraId="73343E44" w14:textId="4F1C1F05" w:rsidR="004B5E99" w:rsidRDefault="004B5E99" w:rsidP="004B5E99">
      <w:pPr>
        <w:spacing w:line="360" w:lineRule="auto"/>
      </w:pPr>
      <w:r>
        <w:t xml:space="preserve">Only </w:t>
      </w:r>
      <w:r w:rsidR="00CE4C8C">
        <w:t>3</w:t>
      </w:r>
      <w:r>
        <w:t>/</w:t>
      </w:r>
      <w:r w:rsidR="00CE4C8C">
        <w:t>44</w:t>
      </w:r>
      <w:r>
        <w:t xml:space="preserve"> (</w:t>
      </w:r>
      <w:r w:rsidR="0078605D">
        <w:t>6.8</w:t>
      </w:r>
      <w:r>
        <w:t xml:space="preserve">%) </w:t>
      </w:r>
      <w:r w:rsidR="00524F30">
        <w:t xml:space="preserve">investigators </w:t>
      </w:r>
      <w:r>
        <w:t xml:space="preserve">reported adverse events associated with the implementation of HIT supported clinical pathways. In </w:t>
      </w:r>
      <w:r w:rsidR="0078605D">
        <w:t>one</w:t>
      </w:r>
      <w:r>
        <w:t xml:space="preserve"> study including patients following cardiopulmonary arrest</w:t>
      </w:r>
      <w:r w:rsidR="0078605D">
        <w:t>,</w:t>
      </w:r>
      <w:r>
        <w:t xml:space="preserve"> treated using </w:t>
      </w:r>
      <w:r w:rsidR="0078605D">
        <w:t xml:space="preserve">a HIT supported </w:t>
      </w:r>
      <w:r>
        <w:t xml:space="preserve">therapeutic hypothermia </w:t>
      </w:r>
      <w:r w:rsidR="0078605D">
        <w:t>clinical pathway</w:t>
      </w:r>
      <w:r>
        <w:t xml:space="preserve">, a higher proportion of patients developed refractory shock following pathway implementation </w:t>
      </w:r>
      <w:r>
        <w:fldChar w:fldCharType="begin"/>
      </w:r>
      <w:r w:rsidR="00CE4C8C">
        <w:instrText xml:space="preserve"> ADDIN EN.CITE &lt;EndNote&gt;&lt;Cite&gt;&lt;Author&gt;Hollenbeck&lt;/Author&gt;&lt;Year&gt;2012&lt;/Year&gt;&lt;RecNum&gt;402&lt;/RecNum&gt;&lt;DisplayText&gt;[44]&lt;/DisplayText&gt;&lt;record&gt;&lt;rec-number&gt;402&lt;/rec-number&gt;&lt;foreign-keys&gt;&lt;key app="EN" db-id="w59t25p0y20pv6e2wxopspd0z2peddrsfdvx" timestamp="1521120445"&gt;402&lt;/key&gt;&lt;/foreign-keys&gt;&lt;ref-type name="Journal Article"&gt;17&lt;/ref-type&gt;&lt;contributors&gt;&lt;authors&gt;&lt;author&gt;Hollenbeck, Ryan D.&lt;/author&gt;&lt;author&gt;Wells, Quinn&lt;/author&gt;&lt;author&gt;Pollock, Jeremy&lt;/author&gt;&lt;author&gt;Kelley, Michael B.&lt;/author&gt;&lt;author&gt;Wagner, Chad E.&lt;/author&gt;&lt;author&gt;Cash, Michael E.&lt;/author&gt;&lt;author&gt;Scott, Carol&lt;/author&gt;&lt;author&gt;Burns, Kathy&lt;/author&gt;&lt;author&gt;Jones, Ian&lt;/author&gt;&lt;author&gt;Fredi, Joseph L.&lt;/author&gt;&lt;author&gt;McPherson, John A.&lt;/author&gt;&lt;/authors&gt;&lt;/contributors&gt;&lt;titles&gt;&lt;title&gt;Implementation of a standardized pathway for the treatment of cardiac arrest patients using therapeutic hypothermia: &amp;quot;CODE ICE&amp;quot;&lt;/title&gt;&lt;secondary-title&gt;Critical pathways in cardiology&lt;/secondary-title&gt;&lt;/titles&gt;&lt;periodical&gt;&lt;full-title&gt;Critical Pathways in Cardiology&lt;/full-title&gt;&lt;/periodical&gt;&lt;pages&gt;91-98&lt;/pages&gt;&lt;volume&gt;11&lt;/volume&gt;&lt;number&gt;3&lt;/number&gt;&lt;dates&gt;&lt;year&gt;2012&lt;/year&gt;&lt;pub-dates&gt;&lt;date&gt;Sep 2012&lt;/date&gt;&lt;/pub-dates&gt;&lt;/dates&gt;&lt;urls&gt;&lt;/urls&gt;&lt;remote-database-provider&gt;Medline&lt;/remote-database-provider&gt;&lt;/record&gt;&lt;/Cite&gt;&lt;/EndNote&gt;</w:instrText>
      </w:r>
      <w:r>
        <w:fldChar w:fldCharType="separate"/>
      </w:r>
      <w:r w:rsidR="00CE4C8C">
        <w:rPr>
          <w:noProof/>
        </w:rPr>
        <w:t>[44]</w:t>
      </w:r>
      <w:r>
        <w:fldChar w:fldCharType="end"/>
      </w:r>
      <w:r>
        <w:t xml:space="preserve">. In another study investigating the implementation of a computerised clinical pathway designed to standardise pre-operative assessments, some nursing staff reported a perception that they engaged in less eye contact with patients and that completion of documentation may have taken longer than when using paper records </w:t>
      </w:r>
      <w:r>
        <w:fldChar w:fldCharType="begin"/>
      </w:r>
      <w:r w:rsidR="00B74F19">
        <w:instrText xml:space="preserve"> ADDIN EN.CITE &lt;EndNote&gt;&lt;Cite&gt;&lt;Author&gt;Bouamrane&lt;/Author&gt;&lt;Year&gt;2014&lt;/Year&gt;&lt;RecNum&gt;348&lt;/RecNum&gt;&lt;DisplayText&gt;[41]&lt;/DisplayText&gt;&lt;record&gt;&lt;rec-number&gt;348&lt;/rec-number&gt;&lt;foreign-keys&gt;&lt;key app="EN" db-id="w59t25p0y20pv6e2wxopspd0z2peddrsfdvx" timestamp="1521120445"&gt;348&lt;/key&gt;&lt;/foreign-keys&gt;&lt;ref-type name="Journal Article"&gt;17&lt;/ref-type&gt;&lt;contributors&gt;&lt;authors&gt;&lt;author&gt;Bouamrane, Matt-Mouley&lt;/author&gt;&lt;author&gt;Mair, Frances S.&lt;/author&gt;&lt;/authors&gt;&lt;/contributors&gt;&lt;titles&gt;&lt;title&gt;Implementation of an integrated preoperative care pathway and regional electronic clinical portal for preoperative assessment&lt;/title&gt;&lt;secondary-title&gt;BMC medical informatics and decision making&lt;/secondary-title&gt;&lt;/titles&gt;&lt;periodical&gt;&lt;full-title&gt;BMC medical informatics and decision making&lt;/full-title&gt;&lt;/periodical&gt;&lt;pages&gt;93&lt;/pages&gt;&lt;volume&gt;14&lt;/volume&gt;&lt;dates&gt;&lt;year&gt;2014&lt;/year&gt;&lt;pub-dates&gt;&lt;date&gt;Nov 2014&lt;/date&gt;&lt;/pub-dates&gt;&lt;/dates&gt;&lt;urls&gt;&lt;related-urls&gt;&lt;url&gt;https://doi.org/10.1186/1472-6947-14-93&lt;/url&gt;&lt;url&gt;http://europepmc.org/search?query=(DOI:&amp;quot;10.1186/1472-6947-14-93&amp;quot;)&lt;/url&gt;&lt;url&gt;http://search.ebscohost.com/login.aspx?direct=true&amp;amp;scope=site&amp;amp;site=ehost-live&amp;amp;db=mdc&amp;amp;AN=25407812&lt;/url&gt;&lt;url&gt;http://www.ncbi.nlm.nih.gov/pmc/articles/PMC4289251/&lt;/url&gt;&lt;/related-urls&gt;&lt;/urls&gt;&lt;remote-database-provider&gt;Medline&lt;/remote-database-provider&gt;&lt;/record&gt;&lt;/Cite&gt;&lt;/EndNote&gt;</w:instrText>
      </w:r>
      <w:r>
        <w:fldChar w:fldCharType="separate"/>
      </w:r>
      <w:r w:rsidR="00B74F19">
        <w:rPr>
          <w:noProof/>
        </w:rPr>
        <w:t>[41]</w:t>
      </w:r>
      <w:r>
        <w:fldChar w:fldCharType="end"/>
      </w:r>
      <w:r>
        <w:t>.</w:t>
      </w:r>
      <w:r w:rsidR="0078605D">
        <w:t xml:space="preserve"> In another study involving standardisation of sedation weaning protocols for ventilated patients the introduction of the pathway was initially associated with an increase in mortality amongst older patients </w:t>
      </w:r>
      <w:r w:rsidR="0078605D">
        <w:fldChar w:fldCharType="begin">
          <w:fldData xml:space="preserve">PEVuZE5vdGU+PENpdGU+PEF1dGhvcj5IYWRkYWQ8L0F1dGhvcj48WWVhcj4yMDE1PC9ZZWFyPjxS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</w:fldData>
        </w:fldChar>
      </w:r>
      <w:r w:rsidR="0078605D">
        <w:instrText xml:space="preserve"> ADDIN EN.CITE </w:instrText>
      </w:r>
      <w:r w:rsidR="0078605D">
        <w:fldChar w:fldCharType="begin">
          <w:fldData xml:space="preserve">PEVuZE5vdGU+PENpdGU+PEF1dGhvcj5IYWRkYWQ8L0F1dGhvcj48WWVhcj4yMDE1PC9ZZWFyPjxS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</w:fldData>
        </w:fldChar>
      </w:r>
      <w:r w:rsidR="0078605D">
        <w:instrText xml:space="preserve"> ADDIN EN.CITE.DATA </w:instrText>
      </w:r>
      <w:r w:rsidR="0078605D">
        <w:fldChar w:fldCharType="end"/>
      </w:r>
      <w:r w:rsidR="0078605D">
        <w:fldChar w:fldCharType="separate"/>
      </w:r>
      <w:r w:rsidR="0078605D">
        <w:rPr>
          <w:noProof/>
        </w:rPr>
        <w:t>[55]</w:t>
      </w:r>
      <w:r w:rsidR="0078605D">
        <w:fldChar w:fldCharType="end"/>
      </w:r>
      <w:r w:rsidR="0078605D">
        <w:t>. However, this pathway was modified once the investigators had identified this adverse finding and this increase was not found to persist following the introduction of the modified protocol.</w:t>
      </w:r>
    </w:p>
    <w:p w14:paraId="3923B533" w14:textId="28B126C8" w:rsidR="00D519CB" w:rsidRDefault="006003D8" w:rsidP="001C37F4">
      <w:pPr>
        <w:spacing w:line="360" w:lineRule="auto"/>
      </w:pPr>
      <w:r>
        <w:lastRenderedPageBreak/>
        <w:t>A number of</w:t>
      </w:r>
      <w:r w:rsidR="00524F30">
        <w:t xml:space="preserve"> investigators also</w:t>
      </w:r>
      <w:r w:rsidR="00D519CB">
        <w:t xml:space="preserve"> reported subjective descriptions detailing increased satisfaction or approval from staff or patients following the implementation of HIT supported clinical pathways </w:t>
      </w:r>
      <w:r w:rsidR="00D519CB">
        <w:fldChar w:fldCharType="begin">
          <w:fldData xml:space="preserve">PEVuZE5vdGU+PENpdGU+PEF1dGhvcj5Cb3VhbXJhbmU8L0F1dGhvcj48WWVhcj4yMDE0PC9ZZWFy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</w:fldData>
        </w:fldChar>
      </w:r>
      <w:r w:rsidR="00B74F19">
        <w:instrText xml:space="preserve"> ADDIN EN.CITE </w:instrText>
      </w:r>
      <w:r w:rsidR="00B74F19">
        <w:fldChar w:fldCharType="begin">
          <w:fldData xml:space="preserve">PEVuZE5vdGU+PENpdGU+PEF1dGhvcj5Cb3VhbXJhbmU8L0F1dGhvcj48WWVhcj4yMDE0PC9ZZWFy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</w:fldData>
        </w:fldChar>
      </w:r>
      <w:r w:rsidR="00B74F19">
        <w:instrText xml:space="preserve"> ADDIN EN.CITE.DATA </w:instrText>
      </w:r>
      <w:r w:rsidR="00B74F19">
        <w:fldChar w:fldCharType="end"/>
      </w:r>
      <w:r w:rsidR="00D519CB">
        <w:fldChar w:fldCharType="separate"/>
      </w:r>
      <w:r w:rsidR="00B74F19">
        <w:rPr>
          <w:noProof/>
        </w:rPr>
        <w:t>[41 43 52]</w:t>
      </w:r>
      <w:r w:rsidR="00D519CB">
        <w:fldChar w:fldCharType="end"/>
      </w:r>
      <w:r w:rsidR="00D519CB">
        <w:t>.</w:t>
      </w:r>
    </w:p>
    <w:p w14:paraId="1C732834" w14:textId="77777777" w:rsidR="00571E9B" w:rsidRDefault="00571E9B" w:rsidP="001C37F4">
      <w:pPr>
        <w:spacing w:line="360" w:lineRule="auto"/>
      </w:pPr>
    </w:p>
    <w:p w14:paraId="70F0B07D" w14:textId="0DB9DC1B" w:rsidR="008810D7" w:rsidRPr="008B42AA" w:rsidRDefault="008810D7" w:rsidP="008B42AA">
      <w:pPr>
        <w:pStyle w:val="Heading3"/>
        <w:spacing w:line="360" w:lineRule="auto"/>
        <w:rPr>
          <w:b/>
        </w:rPr>
      </w:pPr>
      <w:r w:rsidRPr="008B42AA">
        <w:rPr>
          <w:b/>
        </w:rPr>
        <w:t>The Effects of HIT Supported Clinical Pathways on Health Outcomes</w:t>
      </w:r>
      <w:r w:rsidR="00A32E5B" w:rsidRPr="008B42AA">
        <w:rPr>
          <w:b/>
        </w:rPr>
        <w:t xml:space="preserve"> </w:t>
      </w:r>
      <w:r w:rsidRPr="008B42AA">
        <w:rPr>
          <w:b/>
        </w:rPr>
        <w:t xml:space="preserve">– </w:t>
      </w:r>
      <w:r w:rsidR="00D519CB" w:rsidRPr="008B42AA">
        <w:rPr>
          <w:b/>
        </w:rPr>
        <w:t>Subgroup Analysis</w:t>
      </w:r>
    </w:p>
    <w:p w14:paraId="5A8BF756" w14:textId="5B1D28C0" w:rsidR="00827A39" w:rsidRDefault="00271188" w:rsidP="001C37F4">
      <w:pPr>
        <w:spacing w:line="360" w:lineRule="auto"/>
      </w:pPr>
      <w:r>
        <w:t xml:space="preserve">We identified eight studies (8/44, 18.2%) that were eligible for inclusion in the sub-group, </w:t>
      </w:r>
      <w:r w:rsidR="00827A39">
        <w:t>effectiveness analysis</w:t>
      </w:r>
      <w:r>
        <w:t>. We identified five Interrupted Time Series Studies</w:t>
      </w:r>
      <w:r w:rsidR="00F661A2">
        <w:fldChar w:fldCharType="begin">
          <w:fldData xml:space="preserve">PEVuZE5vdGU+PENpdGU+PEF1dGhvcj5CYXJ0bGV0dDwvQXV0aG9yPjxZZWFyPjIwMTc8L1llYXI+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</w:fldData>
        </w:fldChar>
      </w:r>
      <w:r w:rsidR="0078605D">
        <w:instrText xml:space="preserve"> ADDIN EN.CITE </w:instrText>
      </w:r>
      <w:r w:rsidR="0078605D">
        <w:fldChar w:fldCharType="begin">
          <w:fldData xml:space="preserve">PEVuZE5vdGU+PENpdGU+PEF1dGhvcj5CYXJ0bGV0dDwvQXV0aG9yPjxZZWFyPjIwMTc8L1llYXI+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</w:fldData>
        </w:fldChar>
      </w:r>
      <w:r w:rsidR="0078605D">
        <w:instrText xml:space="preserve"> ADDIN EN.CITE.DATA </w:instrText>
      </w:r>
      <w:r w:rsidR="0078605D">
        <w:fldChar w:fldCharType="end"/>
      </w:r>
      <w:r w:rsidR="00F661A2">
        <w:fldChar w:fldCharType="separate"/>
      </w:r>
      <w:r w:rsidR="0078605D">
        <w:rPr>
          <w:noProof/>
        </w:rPr>
        <w:t>[26 28 30 31 56]</w:t>
      </w:r>
      <w:r w:rsidR="00F661A2">
        <w:fldChar w:fldCharType="end"/>
      </w:r>
      <w:r>
        <w:t>, two Cluster Randomised Trials</w:t>
      </w:r>
      <w:r w:rsidR="00F661A2">
        <w:fldChar w:fldCharType="begin">
          <w:fldData xml:space="preserve">PEVuZE5vdGU+PENpdGU+PEF1dGhvcj5KdWNrZWw8L0F1dGhvcj48WWVhcj4yMDE1PC9ZZWFyPjxS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</w:fldData>
        </w:fldChar>
      </w:r>
      <w:r w:rsidR="0078605D">
        <w:instrText xml:space="preserve"> ADDIN EN.CITE </w:instrText>
      </w:r>
      <w:r w:rsidR="0078605D">
        <w:fldChar w:fldCharType="begin">
          <w:fldData xml:space="preserve">PEVuZE5vdGU+PENpdGU+PEF1dGhvcj5KdWNrZWw8L0F1dGhvcj48WWVhcj4yMDE1PC9ZZWFyPjxS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</w:fldData>
        </w:fldChar>
      </w:r>
      <w:r w:rsidR="0078605D">
        <w:instrText xml:space="preserve"> ADDIN EN.CITE.DATA </w:instrText>
      </w:r>
      <w:r w:rsidR="0078605D">
        <w:fldChar w:fldCharType="end"/>
      </w:r>
      <w:r w:rsidR="00F661A2">
        <w:fldChar w:fldCharType="separate"/>
      </w:r>
      <w:r w:rsidR="0078605D">
        <w:rPr>
          <w:noProof/>
        </w:rPr>
        <w:t>[25 57]</w:t>
      </w:r>
      <w:r w:rsidR="00F661A2">
        <w:fldChar w:fldCharType="end"/>
      </w:r>
      <w:r>
        <w:t xml:space="preserve"> and one Controlled Before-After Study</w:t>
      </w:r>
      <w:r w:rsidR="00827A39">
        <w:t xml:space="preserve"> </w:t>
      </w:r>
      <w:r w:rsidR="00F661A2">
        <w:fldChar w:fldCharType="begin"/>
      </w:r>
      <w:r w:rsidR="00171441">
        <w:instrText xml:space="preserve"> ADDIN EN.CITE &lt;EndNote&gt;&lt;Cite&gt;&lt;Author&gt;Bloom&lt;/Author&gt;&lt;Year&gt;2010&lt;/Year&gt;&lt;RecNum&gt;2188&lt;/RecNum&gt;&lt;DisplayText&gt;[27]&lt;/DisplayText&gt;&lt;record&gt;&lt;rec-number&gt;2188&lt;/rec-number&gt;&lt;foreign-keys&gt;&lt;key app="EN" db-id="w59t25p0y20pv6e2wxopspd0z2peddrsfdvx" timestamp="1539964028"&gt;2188&lt;/key&gt;&lt;/foreign-keys&gt;&lt;ref-type name="Journal Article"&gt;17&lt;/ref-type&gt;&lt;contributors&gt;&lt;authors&gt;&lt;author&gt;Bloom, Frederick J.&lt;/author&gt;&lt;author&gt;Graf, Thomas&lt;/author&gt;&lt;author&gt;Anderer, Tammy&lt;/author&gt;&lt;author&gt;Stewart, Walter F.&lt;/author&gt;&lt;/authors&gt;&lt;/contributors&gt;&lt;titles&gt;&lt;title&gt;Redesign of a Diabetes System of Care Using an All-or-None Diabetes Bundle to Build Teamwork and Improve Intermediate Outcomes&lt;/title&gt;&lt;secondary-title&gt;Diabetes Spectrum&lt;/secondary-title&gt;&lt;/titles&gt;&lt;periodical&gt;&lt;full-title&gt;Diabetes Spectrum&lt;/full-title&gt;&lt;/periodical&gt;&lt;pages&gt;165-169&lt;/pages&gt;&lt;volume&gt;23&lt;/volume&gt;&lt;number&gt;3&lt;/number&gt;&lt;dates&gt;&lt;year&gt;2010&lt;/year&gt;&lt;/dates&gt;&lt;urls&gt;&lt;related-urls&gt;&lt;url&gt;http://spectrum.diabetesjournals.org/content/diaspect/23/3/165.full.pdf&lt;/url&gt;&lt;/related-urls&gt;&lt;/urls&gt;&lt;electronic-resource-num&gt;10.2337/diaspect.23.3.165&lt;/electronic-resource-num&gt;&lt;/record&gt;&lt;/Cite&gt;&lt;/EndNote&gt;</w:instrText>
      </w:r>
      <w:r w:rsidR="00F661A2">
        <w:fldChar w:fldCharType="separate"/>
      </w:r>
      <w:r w:rsidR="00171441">
        <w:rPr>
          <w:noProof/>
        </w:rPr>
        <w:t>[27]</w:t>
      </w:r>
      <w:r w:rsidR="00F661A2">
        <w:fldChar w:fldCharType="end"/>
      </w:r>
      <w:r w:rsidR="00827A39">
        <w:t xml:space="preserve">(see supplementary file for </w:t>
      </w:r>
      <w:r w:rsidR="00F8655C">
        <w:t>S</w:t>
      </w:r>
      <w:r w:rsidR="00827A39">
        <w:t xml:space="preserve">tudy </w:t>
      </w:r>
      <w:r w:rsidR="00F8655C">
        <w:t>C</w:t>
      </w:r>
      <w:r w:rsidR="00827A39">
        <w:t xml:space="preserve">haracteristics and </w:t>
      </w:r>
      <w:r w:rsidR="00F8655C">
        <w:t>R</w:t>
      </w:r>
      <w:r w:rsidR="00827A39">
        <w:t xml:space="preserve">esults and </w:t>
      </w:r>
      <w:r w:rsidR="00F8655C">
        <w:t>Quality</w:t>
      </w:r>
      <w:r w:rsidR="00827A39">
        <w:t xml:space="preserve"> tables)</w:t>
      </w:r>
      <w:r>
        <w:t xml:space="preserve">. </w:t>
      </w:r>
    </w:p>
    <w:p w14:paraId="6D0A3805" w14:textId="6DB4B3FC" w:rsidR="00E4650D" w:rsidRDefault="00E4650D" w:rsidP="00966FD2">
      <w:pPr>
        <w:pStyle w:val="Heading3"/>
      </w:pPr>
      <w:r>
        <w:t>Objectively Measured Patient Outcomes</w:t>
      </w:r>
    </w:p>
    <w:p w14:paraId="4ECD2D45" w14:textId="7F613F38" w:rsidR="00E670E6" w:rsidRDefault="00CA1285" w:rsidP="001C37F4">
      <w:pPr>
        <w:spacing w:line="360" w:lineRule="auto"/>
      </w:pPr>
      <w:r>
        <w:t>F</w:t>
      </w:r>
      <w:r w:rsidR="000F0259">
        <w:t>ive</w:t>
      </w:r>
      <w:r w:rsidR="00827A39">
        <w:t xml:space="preserve"> studies reported the effects of </w:t>
      </w:r>
      <w:r w:rsidR="000F0259">
        <w:t>HIT supported</w:t>
      </w:r>
      <w:r w:rsidR="00827A39">
        <w:t xml:space="preserve"> pathway interventions on objectively measured </w:t>
      </w:r>
      <w:r w:rsidR="00906E45">
        <w:t>patient</w:t>
      </w:r>
      <w:r w:rsidR="00827A39">
        <w:t xml:space="preserve"> outcomes</w:t>
      </w:r>
      <w:r w:rsidR="00E4650D">
        <w:t xml:space="preserve"> </w:t>
      </w:r>
      <w:r w:rsidR="00E4650D">
        <w:fldChar w:fldCharType="begin">
          <w:fldData xml:space="preserve">PEVuZE5vdGU+PENpdGU+PEF1dGhvcj5CYXJ0bGV0dDwvQXV0aG9yPjxZZWFyPjIwMTc8L1llYXI+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</w:fldData>
        </w:fldChar>
      </w:r>
      <w:r w:rsidR="0078605D">
        <w:instrText xml:space="preserve"> ADDIN EN.CITE </w:instrText>
      </w:r>
      <w:r w:rsidR="0078605D">
        <w:fldChar w:fldCharType="begin">
          <w:fldData xml:space="preserve">PEVuZE5vdGU+PENpdGU+PEF1dGhvcj5CYXJ0bGV0dDwvQXV0aG9yPjxZZWFyPjIwMTc8L1llYXI+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</w:fldData>
        </w:fldChar>
      </w:r>
      <w:r w:rsidR="0078605D">
        <w:instrText xml:space="preserve"> ADDIN EN.CITE.DATA </w:instrText>
      </w:r>
      <w:r w:rsidR="0078605D">
        <w:fldChar w:fldCharType="end"/>
      </w:r>
      <w:r w:rsidR="00E4650D">
        <w:fldChar w:fldCharType="separate"/>
      </w:r>
      <w:r w:rsidR="0078605D">
        <w:rPr>
          <w:noProof/>
        </w:rPr>
        <w:t>[27 28 31 56 57]</w:t>
      </w:r>
      <w:r w:rsidR="00E4650D">
        <w:fldChar w:fldCharType="end"/>
      </w:r>
      <w:r w:rsidR="00D25CCF">
        <w:t>. Reported effects included</w:t>
      </w:r>
      <w:r w:rsidR="00827A39">
        <w:t xml:space="preserve"> reductions in the rate of Central Line Associated</w:t>
      </w:r>
      <w:r w:rsidR="00271188">
        <w:t xml:space="preserve"> </w:t>
      </w:r>
      <w:r w:rsidR="00827A39">
        <w:t>Bloodstream Infections (CL</w:t>
      </w:r>
      <w:r w:rsidR="00E4650D">
        <w:t>A</w:t>
      </w:r>
      <w:r w:rsidR="00827A39">
        <w:t xml:space="preserve">BSIs) </w:t>
      </w:r>
      <w:r w:rsidR="00827A39">
        <w:fldChar w:fldCharType="begin">
          <w:fldData xml:space="preserve">PEVuZE5vdGU+PENpdGU+PEF1dGhvcj5QYWdlbGVyPC9BdXRob3I+PFllYXI+MjAxNDwvWWVhcj48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</w:fldData>
        </w:fldChar>
      </w:r>
      <w:r w:rsidR="0078605D">
        <w:instrText xml:space="preserve"> ADDIN EN.CITE </w:instrText>
      </w:r>
      <w:r w:rsidR="0078605D">
        <w:fldChar w:fldCharType="begin">
          <w:fldData xml:space="preserve">PEVuZE5vdGU+PENpdGU+PEF1dGhvcj5QYWdlbGVyPC9BdXRob3I+PFllYXI+MjAxNDwvWWVhcj48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</w:fldData>
        </w:fldChar>
      </w:r>
      <w:r w:rsidR="0078605D">
        <w:instrText xml:space="preserve"> ADDIN EN.CITE.DATA </w:instrText>
      </w:r>
      <w:r w:rsidR="0078605D">
        <w:fldChar w:fldCharType="end"/>
      </w:r>
      <w:r w:rsidR="00827A39">
        <w:fldChar w:fldCharType="separate"/>
      </w:r>
      <w:r w:rsidR="0078605D">
        <w:rPr>
          <w:noProof/>
        </w:rPr>
        <w:t>[31 56]</w:t>
      </w:r>
      <w:r w:rsidR="00827A39">
        <w:fldChar w:fldCharType="end"/>
      </w:r>
      <w:r w:rsidR="00827A39">
        <w:t xml:space="preserve">, </w:t>
      </w:r>
      <w:r w:rsidR="00D25CCF">
        <w:t xml:space="preserve">reduced hazard ratios for myocardial infarction, stroke and retinopathy </w:t>
      </w:r>
      <w:r w:rsidR="00D25CCF">
        <w:fldChar w:fldCharType="begin"/>
      </w:r>
      <w:r w:rsidR="00171441">
        <w:instrText xml:space="preserve"> ADDIN EN.CITE &lt;EndNote&gt;&lt;Cite&gt;&lt;Author&gt;Bloom&lt;/Author&gt;&lt;Year&gt;2010&lt;/Year&gt;&lt;RecNum&gt;2188&lt;/RecNum&gt;&lt;DisplayText&gt;[27]&lt;/DisplayText&gt;&lt;record&gt;&lt;rec-number&gt;2188&lt;/rec-number&gt;&lt;foreign-keys&gt;&lt;key app="EN" db-id="w59t25p0y20pv6e2wxopspd0z2peddrsfdvx" timestamp="1539964028"&gt;2188&lt;/key&gt;&lt;/foreign-keys&gt;&lt;ref-type name="Journal Article"&gt;17&lt;/ref-type&gt;&lt;contributors&gt;&lt;authors&gt;&lt;author&gt;Bloom, Frederick J.&lt;/author&gt;&lt;author&gt;Graf, Thomas&lt;/author&gt;&lt;author&gt;Anderer, Tammy&lt;/author&gt;&lt;author&gt;Stewart, Walter F.&lt;/author&gt;&lt;/authors&gt;&lt;/contributors&gt;&lt;titles&gt;&lt;title&gt;Redesign of a Diabetes System of Care Using an All-or-None Diabetes Bundle to Build Teamwork and Improve Intermediate Outcomes&lt;/title&gt;&lt;secondary-title&gt;Diabetes Spectrum&lt;/secondary-title&gt;&lt;/titles&gt;&lt;periodical&gt;&lt;full-title&gt;Diabetes Spectrum&lt;/full-title&gt;&lt;/periodical&gt;&lt;pages&gt;165-169&lt;/pages&gt;&lt;volume&gt;23&lt;/volume&gt;&lt;number&gt;3&lt;/number&gt;&lt;dates&gt;&lt;year&gt;2010&lt;/year&gt;&lt;/dates&gt;&lt;urls&gt;&lt;related-urls&gt;&lt;url&gt;http://spectrum.diabetesjournals.org/content/diaspect/23/3/165.full.pdf&lt;/url&gt;&lt;/related-urls&gt;&lt;/urls&gt;&lt;electronic-resource-num&gt;10.2337/diaspect.23.3.165&lt;/electronic-resource-num&gt;&lt;/record&gt;&lt;/Cite&gt;&lt;/EndNote&gt;</w:instrText>
      </w:r>
      <w:r w:rsidR="00D25CCF">
        <w:fldChar w:fldCharType="separate"/>
      </w:r>
      <w:r w:rsidR="00171441">
        <w:rPr>
          <w:noProof/>
        </w:rPr>
        <w:t>[27]</w:t>
      </w:r>
      <w:r w:rsidR="00D25CCF">
        <w:fldChar w:fldCharType="end"/>
      </w:r>
      <w:r w:rsidR="00D25CCF">
        <w:t xml:space="preserve"> and improvements in </w:t>
      </w:r>
      <w:r w:rsidR="00906E45">
        <w:t>a schizophrenia</w:t>
      </w:r>
      <w:r w:rsidR="00D25CCF">
        <w:t xml:space="preserve"> symptom</w:t>
      </w:r>
      <w:r w:rsidR="00906E45">
        <w:t xml:space="preserve"> scale</w:t>
      </w:r>
      <w:r w:rsidR="00D25CCF">
        <w:t xml:space="preserve"> </w:t>
      </w:r>
      <w:r w:rsidR="00D25CCF">
        <w:fldChar w:fldCharType="begin"/>
      </w:r>
      <w:r w:rsidR="00D25CCF">
        <w:instrText xml:space="preserve"> ADDIN EN.CITE &lt;EndNote&gt;&lt;Cite&gt;&lt;Author&gt;Juckel&lt;/Author&gt;&lt;Year&gt;2015&lt;/Year&gt;&lt;RecNum&gt;361&lt;/RecNum&gt;&lt;DisplayText&gt;[25]&lt;/DisplayText&gt;&lt;record&gt;&lt;rec-number&gt;361&lt;/rec-number&gt;&lt;foreign-keys&gt;&lt;key app="EN" db-id="w59t25p0y20pv6e2wxopspd0z2peddrsfdvx" timestamp="1521120445"&gt;361&lt;/key&gt;&lt;/foreign-keys&gt;&lt;ref-type name="Journal Article"&gt;17&lt;/ref-type&gt;&lt;contributors&gt;&lt;authors&gt;&lt;author&gt;Juckel, G.&lt;/author&gt;&lt;author&gt;Stahl, K.&lt;/author&gt;&lt;author&gt;Norra, C.&lt;/author&gt;&lt;/authors&gt;&lt;/contributors&gt;&lt;titles&gt;&lt;title&gt;[Computer-assisted treatment pathway for schizophrenia. Development and initial experiences]&lt;/title&gt;&lt;secondary-title&gt;Der Nervenarzt&lt;/secondary-title&gt;&lt;/titles&gt;&lt;periodical&gt;&lt;full-title&gt;Der Nervenarzt&lt;/full-title&gt;&lt;/periodical&gt;&lt;pages&gt;51-59&lt;/pages&gt;&lt;volume&gt;86&lt;/volume&gt;&lt;number&gt;1&lt;/number&gt;&lt;dates&gt;&lt;year&gt;2015&lt;/year&gt;&lt;pub-dates&gt;&lt;date&gt;Jan 2015&lt;/date&gt;&lt;/pub-dates&gt;&lt;/dates&gt;&lt;urls&gt;&lt;related-urls&gt;&lt;url&gt;http://openurl.ebscohost.com/linksvc/linking.aspx?genre=article&amp;amp;issn=1433-0407&amp;amp;volume=86&amp;amp;issue=1&amp;amp;spage=51&amp;amp;title=Der Nervenarzt&lt;/url&gt;&lt;/related-urls&gt;&lt;/urls&gt;&lt;remote-database-provider&gt;Medline&lt;/remote-database-provider&gt;&lt;/record&gt;&lt;/Cite&gt;&lt;/EndNote&gt;</w:instrText>
      </w:r>
      <w:r w:rsidR="00D25CCF">
        <w:fldChar w:fldCharType="separate"/>
      </w:r>
      <w:r w:rsidR="00D25CCF">
        <w:rPr>
          <w:noProof/>
        </w:rPr>
        <w:t>[25]</w:t>
      </w:r>
      <w:r w:rsidR="00D25CCF">
        <w:fldChar w:fldCharType="end"/>
      </w:r>
      <w:r w:rsidR="00D25CCF">
        <w:t>. These results were not eligible for meta-analysis due to significant heterogeneity in terms of the outcome measurements reported and the populations that were investigated. A GRADE analysis</w:t>
      </w:r>
      <w:r>
        <w:t xml:space="preserve"> of these results</w:t>
      </w:r>
      <w:r w:rsidR="00D25CCF">
        <w:t xml:space="preserve"> </w:t>
      </w:r>
      <w:r w:rsidR="00D25CCF">
        <w:fldChar w:fldCharType="begin"/>
      </w:r>
      <w:r w:rsidR="0078605D">
        <w:instrText xml:space="preserve"> ADDIN EN.CITE &lt;EndNote&gt;&lt;Cite&gt;&lt;Author&gt;Balshem&lt;/Author&gt;&lt;Year&gt;2011&lt;/Year&gt;&lt;RecNum&gt;2190&lt;/RecNum&gt;&lt;DisplayText&gt;[58]&lt;/DisplayText&gt;&lt;record&gt;&lt;rec-number&gt;2190&lt;/rec-number&gt;&lt;foreign-keys&gt;&lt;key app="EN" db-id="w59t25p0y20pv6e2wxopspd0z2peddrsfdvx" timestamp="1540156156"&gt;2190&lt;/key&gt;&lt;/foreign-keys&gt;&lt;ref-type name="Journal Article"&gt;17&lt;/ref-type&gt;&lt;contributors&gt;&lt;authors&gt;&lt;author&gt;Balshem, Howard&lt;/author&gt;&lt;author&gt;Helfand, Mark&lt;/author&gt;&lt;author&gt;Schünemann, Holger J.&lt;/author&gt;&lt;author&gt;Oxman, Andrew D.&lt;/author&gt;&lt;author&gt;Kunz, Regina&lt;/author&gt;&lt;author&gt;Brozek, Jan&lt;/author&gt;&lt;author&gt;Vist, Gunn E.&lt;/author&gt;&lt;author&gt;Falck-Ytter, Yngve&lt;/author&gt;&lt;author&gt;Meerpohl, Joerg&lt;/author&gt;&lt;author&gt;Norris, Susan&lt;/author&gt;&lt;author&gt;Guyatt, Gordon H.&lt;/author&gt;&lt;/authors&gt;&lt;/contributors&gt;&lt;titles&gt;&lt;title&gt;GRADE guidelines: 3. Rating the quality of evidence&lt;/title&gt;&lt;secondary-title&gt;Journal of Clinical Epidemiology&lt;/secondary-title&gt;&lt;/titles&gt;&lt;periodical&gt;&lt;full-title&gt;Journal of Clinical Epidemiology&lt;/full-title&gt;&lt;/periodical&gt;&lt;pages&gt;401-406&lt;/pages&gt;&lt;volume&gt;64&lt;/volume&gt;&lt;number&gt;4&lt;/number&gt;&lt;dates&gt;&lt;year&gt;2011&lt;/year&gt;&lt;/dates&gt;&lt;publisher&gt;Elsevier&lt;/publisher&gt;&lt;isbn&gt;0895-4356&lt;/isbn&gt;&lt;urls&gt;&lt;related-urls&gt;&lt;url&gt;https://doi.org/10.1016/j.jclinepi.2010.07.015&lt;/url&gt;&lt;/related-urls&gt;&lt;/urls&gt;&lt;electronic-resource-num&gt;10.1016/j.jclinepi.2010.07.015&lt;/electronic-resource-num&gt;&lt;access-date&gt;2018/10/21&lt;/access-date&gt;&lt;/record&gt;&lt;/Cite&gt;&lt;/EndNote&gt;</w:instrText>
      </w:r>
      <w:r w:rsidR="00D25CCF">
        <w:fldChar w:fldCharType="separate"/>
      </w:r>
      <w:r w:rsidR="0078605D">
        <w:rPr>
          <w:noProof/>
        </w:rPr>
        <w:t>[58]</w:t>
      </w:r>
      <w:r w:rsidR="00D25CCF">
        <w:fldChar w:fldCharType="end"/>
      </w:r>
      <w:r w:rsidR="00D25CCF">
        <w:t xml:space="preserve"> identified that there is very low quality evidence that HIT supported clinical pathways improve </w:t>
      </w:r>
      <w:r w:rsidR="00F8655C">
        <w:t xml:space="preserve">objectively measured </w:t>
      </w:r>
      <w:r w:rsidR="00E4650D">
        <w:t>patient</w:t>
      </w:r>
      <w:r w:rsidR="00F8655C">
        <w:t xml:space="preserve"> outcomes. The quality rating was down-graded due to the unrandomi</w:t>
      </w:r>
      <w:r w:rsidR="000C7D40">
        <w:t>s</w:t>
      </w:r>
      <w:r w:rsidR="00F8655C">
        <w:t>ed nature of the majority of included studies, concerns about risk of bias in the included studies (see Results and Quality table in Supplementary file)</w:t>
      </w:r>
      <w:r>
        <w:t>,</w:t>
      </w:r>
      <w:r w:rsidR="00F8655C">
        <w:t xml:space="preserve"> </w:t>
      </w:r>
      <w:r w:rsidR="00E670E6">
        <w:t>evidence of inconsistency of effect</w:t>
      </w:r>
      <w:r>
        <w:t xml:space="preserve"> and concerns regarding indirectness (due to the heterogeneous nature of the described interventions and outcome measures used)</w:t>
      </w:r>
      <w:r w:rsidR="00E670E6">
        <w:t>.</w:t>
      </w:r>
    </w:p>
    <w:p w14:paraId="534517E7" w14:textId="4A2B385D" w:rsidR="000F0259" w:rsidRDefault="000F0259" w:rsidP="000F0259">
      <w:pPr>
        <w:pStyle w:val="Heading3"/>
      </w:pPr>
      <w:r>
        <w:t>Quality Outcomes</w:t>
      </w:r>
    </w:p>
    <w:p w14:paraId="76C84E6D" w14:textId="262AD323" w:rsidR="000C7D40" w:rsidRDefault="000F0259" w:rsidP="000C7D40">
      <w:pPr>
        <w:spacing w:line="360" w:lineRule="auto"/>
      </w:pPr>
      <w:r>
        <w:t xml:space="preserve">Three studies reported the effects of HIT supported pathway interventions on quality outcomes </w:t>
      </w:r>
      <w:r>
        <w:fldChar w:fldCharType="begin">
          <w:fldData xml:space="preserve">PEVuZE5vdGU+PENpdGU+PEF1dGhvcj5EeWtlczwvQXV0aG9yPjxZZWFyPjIwMDk8L1llYXI+PFJl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</w:fldData>
        </w:fldChar>
      </w:r>
      <w:r w:rsidR="00171441">
        <w:instrText xml:space="preserve"> ADDIN EN.CITE </w:instrText>
      </w:r>
      <w:r w:rsidR="00171441">
        <w:fldChar w:fldCharType="begin">
          <w:fldData xml:space="preserve">PEVuZE5vdGU+PENpdGU+PEF1dGhvcj5EeWtlczwvQXV0aG9yPjxZZWFyPjIwMDk8L1llYXI+PFJl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</w:fldData>
        </w:fldChar>
      </w:r>
      <w:r w:rsidR="00171441">
        <w:instrText xml:space="preserve"> ADDIN EN.CITE.DATA </w:instrText>
      </w:r>
      <w:r w:rsidR="00171441">
        <w:fldChar w:fldCharType="end"/>
      </w:r>
      <w:r>
        <w:fldChar w:fldCharType="separate"/>
      </w:r>
      <w:r w:rsidR="00171441">
        <w:rPr>
          <w:noProof/>
        </w:rPr>
        <w:t>[25 26 29]</w:t>
      </w:r>
      <w:r>
        <w:fldChar w:fldCharType="end"/>
      </w:r>
      <w:r>
        <w:t xml:space="preserve">. </w:t>
      </w:r>
      <w:r w:rsidR="000C7D40">
        <w:t xml:space="preserve">Reported effects included a reduction in the time taken to initiate sepsis therapies </w:t>
      </w:r>
      <w:r w:rsidR="000C7D40">
        <w:fldChar w:fldCharType="begin"/>
      </w:r>
      <w:r w:rsidR="00171441">
        <w:instrText xml:space="preserve"> ADDIN EN.CITE &lt;EndNote&gt;&lt;Cite&gt;&lt;Author&gt;Hayden&lt;/Author&gt;&lt;Year&gt;2016&lt;/Year&gt;&lt;RecNum&gt;2183&lt;/RecNum&gt;&lt;DisplayText&gt;[30]&lt;/DisplayText&gt;&lt;record&gt;&lt;rec-number&gt;2183&lt;/rec-number&gt;&lt;foreign-keys&gt;&lt;key app="EN" db-id="w59t25p0y20pv6e2wxopspd0z2peddrsfdvx" timestamp="1539289745"&gt;2183&lt;/key&gt;&lt;/foreign-keys&gt;&lt;ref-type name="Journal Article"&gt;17&lt;/ref-type&gt;&lt;contributors&gt;&lt;authors&gt;&lt;author&gt;Hayden, Geoffrey E&lt;/author&gt;&lt;author&gt;Tuuri, Rachel E&lt;/author&gt;&lt;author&gt;Scott, Rachel&lt;/author&gt;&lt;author&gt;Losek, Joseph D&lt;/author&gt;&lt;author&gt;Blackshaw, Aaron M&lt;/author&gt;&lt;author&gt;Schoenling, Andrew J&lt;/author&gt;&lt;author&gt;Nietert, Paul J&lt;/author&gt;&lt;author&gt;Hall, Greg A&lt;/author&gt;&lt;/authors&gt;&lt;/contributors&gt;&lt;titles&gt;&lt;title&gt;Triage sepsis alert and sepsis protocol lower times to fluids and antibiotics in the ED&lt;/title&gt;&lt;secondary-title&gt;The American journal of emergency medicine&lt;/secondary-title&gt;&lt;/titles&gt;&lt;periodical&gt;&lt;full-title&gt;The American journal of emergency medicine&lt;/full-title&gt;&lt;/periodical&gt;&lt;pages&gt;1-9&lt;/pages&gt;&lt;volume&gt;34&lt;/volume&gt;&lt;number&gt;1&lt;/number&gt;&lt;dates&gt;&lt;year&gt;2016&lt;/year&gt;&lt;/dates&gt;&lt;isbn&gt;0735-6757&lt;/isbn&gt;&lt;urls&gt;&lt;/urls&gt;&lt;/record&gt;&lt;/Cite&gt;&lt;/EndNote&gt;</w:instrText>
      </w:r>
      <w:r w:rsidR="000C7D40">
        <w:fldChar w:fldCharType="separate"/>
      </w:r>
      <w:r w:rsidR="00171441">
        <w:rPr>
          <w:noProof/>
        </w:rPr>
        <w:t>[30]</w:t>
      </w:r>
      <w:r w:rsidR="000C7D40">
        <w:fldChar w:fldCharType="end"/>
      </w:r>
      <w:r w:rsidR="000C7D40">
        <w:t xml:space="preserve"> and a reduction in the rate of falls amongst inpatients </w:t>
      </w:r>
      <w:r w:rsidR="000C7D40">
        <w:fldChar w:fldCharType="begin"/>
      </w:r>
      <w:r w:rsidR="0078605D">
        <w:instrText xml:space="preserve"> ADDIN EN.CITE &lt;EndNote&gt;&lt;Cite&gt;&lt;Author&gt;Dykes&lt;/Author&gt;&lt;Year&gt;2010&lt;/Year&gt;&lt;RecNum&gt;2169&lt;/RecNum&gt;&lt;DisplayText&gt;[57]&lt;/DisplayText&gt;&lt;record&gt;&lt;rec-number&gt;2169&lt;/rec-number&gt;&lt;foreign-keys&gt;&lt;key app="EN" db-id="w59t25p0y20pv6e2wxopspd0z2peddrsfdvx" timestamp="1537799077"&gt;2169&lt;/key&gt;&lt;/foreign-keys&gt;&lt;ref-type name="Journal Article"&gt;17&lt;/ref-type&gt;&lt;contributors&gt;&lt;authors&gt;&lt;author&gt;Dykes, Patricia C.&lt;/author&gt;&lt;author&gt;Carroll, Diane L.&lt;/author&gt;&lt;author&gt;Hurley, Ann&lt;/author&gt;&lt;author&gt;Lipsitz, Stuart&lt;/author&gt;&lt;author&gt;Benoit, Angela&lt;/author&gt;&lt;author&gt;Chang, Frank&lt;/author&gt;&lt;author&gt;Meltzer, Seth&lt;/author&gt;&lt;author&gt;Tsurikova, Ruslana&lt;/author&gt;&lt;author&gt;Zuyov, Lyubov&lt;/author&gt;&lt;author&gt;Middleton, Blackford&lt;/author&gt;&lt;/authors&gt;&lt;/contributors&gt;&lt;titles&gt;&lt;title&gt;Fall Prevention in Acute Care Hospitals: A Randomized Trial&lt;/title&gt;&lt;secondary-title&gt;JAMA : the journal of the American Medical Association&lt;/secondary-title&gt;&lt;/titles&gt;&lt;periodical&gt;&lt;full-title&gt;JAMA : the journal of the American Medical Association&lt;/full-title&gt;&lt;/periodical&gt;&lt;pages&gt;1912-1918&lt;/pages&gt;&lt;volume&gt;304&lt;/volume&gt;&lt;number&gt;17&lt;/number&gt;&lt;dates&gt;&lt;year&gt;2010&lt;/year&gt;&lt;/dates&gt;&lt;isbn&gt;0098-7484&amp;#xD;1538-3598&lt;/isbn&gt;&lt;accession-num&gt;PMC3107709&lt;/accession-num&gt;&lt;urls&gt;&lt;related-urls&gt;&lt;url&gt;http://www.ncbi.nlm.nih.gov/pmc/articles/PMC3107709/&lt;/url&gt;&lt;/related-urls&gt;&lt;/urls&gt;&lt;electronic-resource-num&gt;10.1001/jama.2010.1567&lt;/electronic-resource-num&gt;&lt;remote-database-name&gt;PMC&lt;/remote-database-name&gt;&lt;/record&gt;&lt;/Cite&gt;&lt;/EndNote&gt;</w:instrText>
      </w:r>
      <w:r w:rsidR="000C7D40">
        <w:fldChar w:fldCharType="separate"/>
      </w:r>
      <w:r w:rsidR="0078605D">
        <w:rPr>
          <w:noProof/>
        </w:rPr>
        <w:t>[57]</w:t>
      </w:r>
      <w:r w:rsidR="000C7D40">
        <w:fldChar w:fldCharType="end"/>
      </w:r>
      <w:r w:rsidR="000C7D40">
        <w:t xml:space="preserve">. A GRADE analysis of these results </w:t>
      </w:r>
      <w:r w:rsidR="000C7D40">
        <w:fldChar w:fldCharType="begin"/>
      </w:r>
      <w:r w:rsidR="0078605D">
        <w:instrText xml:space="preserve"> ADDIN EN.CITE &lt;EndNote&gt;&lt;Cite&gt;&lt;Author&gt;Balshem&lt;/Author&gt;&lt;Year&gt;2011&lt;/Year&gt;&lt;RecNum&gt;2190&lt;/RecNum&gt;&lt;DisplayText&gt;[58]&lt;/DisplayText&gt;&lt;record&gt;&lt;rec-number&gt;2190&lt;/rec-number&gt;&lt;foreign-keys&gt;&lt;key app="EN" db-id="w59t25p0y20pv6e2wxopspd0z2peddrsfdvx" timestamp="1540156156"&gt;2190&lt;/key&gt;&lt;/foreign-keys&gt;&lt;ref-type name="Journal Article"&gt;17&lt;/ref-type&gt;&lt;contributors&gt;&lt;authors&gt;&lt;author&gt;Balshem, Howard&lt;/author&gt;&lt;author&gt;Helfand, Mark&lt;/author&gt;&lt;author&gt;Schünemann, Holger J.&lt;/author&gt;&lt;author&gt;Oxman, Andrew D.&lt;/author&gt;&lt;author&gt;Kunz, Regina&lt;/author&gt;&lt;author&gt;Brozek, Jan&lt;/author&gt;&lt;author&gt;Vist, Gunn E.&lt;/author&gt;&lt;author&gt;Falck-Ytter, Yngve&lt;/author&gt;&lt;author&gt;Meerpohl, Joerg&lt;/author&gt;&lt;author&gt;Norris, Susan&lt;/author&gt;&lt;author&gt;Guyatt, Gordon H.&lt;/author&gt;&lt;/authors&gt;&lt;/contributors&gt;&lt;titles&gt;&lt;title&gt;GRADE guidelines: 3. Rating the quality of evidence&lt;/title&gt;&lt;secondary-title&gt;Journal of Clinical Epidemiology&lt;/secondary-title&gt;&lt;/titles&gt;&lt;periodical&gt;&lt;full-title&gt;Journal of Clinical Epidemiology&lt;/full-title&gt;&lt;/periodical&gt;&lt;pages&gt;401-406&lt;/pages&gt;&lt;volume&gt;64&lt;/volume&gt;&lt;number&gt;4&lt;/number&gt;&lt;dates&gt;&lt;year&gt;2011&lt;/year&gt;&lt;/dates&gt;&lt;publisher&gt;Elsevier&lt;/publisher&gt;&lt;isbn&gt;0895-4356&lt;/isbn&gt;&lt;urls&gt;&lt;related-urls&gt;&lt;url&gt;https://doi.org/10.1016/j.jclinepi.2010.07.015&lt;/url&gt;&lt;/related-urls&gt;&lt;/urls&gt;&lt;electronic-resource-num&gt;10.1016/j.jclinepi.2010.07.015&lt;/electronic-resource-num&gt;&lt;access-date&gt;2018/10/21&lt;/access-date&gt;&lt;/record&gt;&lt;/Cite&gt;&lt;/EndNote&gt;</w:instrText>
      </w:r>
      <w:r w:rsidR="000C7D40">
        <w:fldChar w:fldCharType="separate"/>
      </w:r>
      <w:r w:rsidR="0078605D">
        <w:rPr>
          <w:noProof/>
        </w:rPr>
        <w:t>[58]</w:t>
      </w:r>
      <w:r w:rsidR="000C7D40">
        <w:fldChar w:fldCharType="end"/>
      </w:r>
      <w:r w:rsidR="000C7D40">
        <w:t xml:space="preserve"> identified that there is very low quality evidence that HIT supported clinical pathways improve quality outcomes. The quality rating was downgraded due to the unrandomised nature of the majority of included studies, concerns about risk of bias in the included studies (see Results and Quality table in Supplementary file), evidence of inconsistency of effect (one study reported no improvement in quality outcomes </w:t>
      </w:r>
      <w:r w:rsidR="000C7D40">
        <w:fldChar w:fldCharType="begin"/>
      </w:r>
      <w:r w:rsidR="000C7D40">
        <w:instrText xml:space="preserve"> ADDIN EN.CITE &lt;EndNote&gt;&lt;Cite&gt;&lt;Author&gt;Depinet&lt;/Author&gt;&lt;Year&gt;2016&lt;/Year&gt;&lt;RecNum&gt;40&lt;/RecNum&gt;&lt;DisplayText&gt;[26]&lt;/DisplayText&gt;&lt;record&gt;&lt;rec-number&gt;40&lt;/rec-number&gt;&lt;foreign-keys&gt;&lt;key app="EN" db-id="w59t25p0y20pv6e2wxopspd0z2peddrsfdvx" timestamp="1521119928"&gt;40&lt;/key&gt;&lt;/foreign-keys&gt;&lt;ref-type name="Journal Article"&gt;17&lt;/ref-type&gt;&lt;contributors&gt;&lt;authors&gt;&lt;author&gt;Depinet, H.&lt;/author&gt;&lt;author&gt;Von Allmen, D.&lt;/author&gt;&lt;author&gt;Towbin, A.&lt;/author&gt;&lt;author&gt;Hornung, R.&lt;/author&gt;&lt;author&gt;Ho, M.&lt;/author&gt;&lt;author&gt;Alessandrini, E.&lt;/author&gt;&lt;/authors&gt;&lt;/contributors&gt;&lt;auth-address&gt;(Depinet, Von Allmen, Towbin, Hornung, Ho, Alessandrini) Cincinnati Children&amp;apos;s Hospital Medical Center, Division of Emergency Medicine, 3333 Burnet Ave., Cincinnati, OH 45229, United States&lt;/auth-address&gt;&lt;titles&gt;&lt;title&gt;Risk stratification to decrease unnecessary diagnostic imaging for acute appendicitis&lt;/title&gt;&lt;secondary-title&gt;Pediatrics&lt;/secondary-title&gt;&lt;/titles&gt;&lt;periodical&gt;&lt;full-title&gt;Pediatrics&lt;/full-title&gt;&lt;/periodical&gt;&lt;volume&gt;138&lt;/volume&gt;&lt;number&gt;3&lt;/number&gt;&lt;dates&gt;&lt;year&gt;2016&lt;/year&gt;&lt;pub-dates&gt;&lt;date&gt;Sep 2016&lt;/date&gt;&lt;/pub-dates&gt;&lt;/dates&gt;&lt;publisher&gt;American Academy of Pediatrics (141 Northwest Point Blvd, P.O. Box 927, Elk Grove Village IL 60007-1098, United States)&lt;/publisher&gt;&lt;urls&gt;&lt;related-urls&gt;&lt;url&gt;https://doi.org/10.1542/peds.2015-4031&lt;/url&gt;&lt;/related-urls&gt;&lt;/urls&gt;&lt;remote-database-provider&gt;Embase&lt;/remote-database-provider&gt;&lt;/record&gt;&lt;/Cite&gt;&lt;/EndNote&gt;</w:instrText>
      </w:r>
      <w:r w:rsidR="000C7D40">
        <w:fldChar w:fldCharType="separate"/>
      </w:r>
      <w:r w:rsidR="000C7D40">
        <w:rPr>
          <w:noProof/>
        </w:rPr>
        <w:t>[26]</w:t>
      </w:r>
      <w:r w:rsidR="000C7D40">
        <w:fldChar w:fldCharType="end"/>
      </w:r>
      <w:r w:rsidR="000C7D40">
        <w:t>) and concerns regarding indirectness (due to the heterogeneous nature of the described interventions and outcome measures used).</w:t>
      </w:r>
    </w:p>
    <w:p w14:paraId="29878459" w14:textId="64BA44C7" w:rsidR="0018673C" w:rsidRDefault="0018673C" w:rsidP="0018673C">
      <w:pPr>
        <w:pStyle w:val="Heading3"/>
      </w:pPr>
      <w:r>
        <w:lastRenderedPageBreak/>
        <w:t>Healthcare Resource Utilisation</w:t>
      </w:r>
    </w:p>
    <w:p w14:paraId="11EA59DD" w14:textId="2F297F74" w:rsidR="00E4650D" w:rsidRDefault="00B908E9" w:rsidP="00966FD2">
      <w:r>
        <w:t xml:space="preserve">Two studies </w:t>
      </w:r>
      <w:r w:rsidR="00613C7B">
        <w:t>reported a reduction in inpatient length of stay in association with the implementation</w:t>
      </w:r>
      <w:r>
        <w:t xml:space="preserve"> of </w:t>
      </w:r>
      <w:r w:rsidR="00613C7B">
        <w:t xml:space="preserve">a </w:t>
      </w:r>
      <w:r>
        <w:t xml:space="preserve">HIT supported </w:t>
      </w:r>
      <w:r w:rsidR="00613C7B">
        <w:t xml:space="preserve">clinical </w:t>
      </w:r>
      <w:r>
        <w:t>pathway</w:t>
      </w:r>
      <w:r w:rsidR="00613C7B">
        <w:t xml:space="preserve"> </w:t>
      </w:r>
      <w:r>
        <w:t xml:space="preserve"> </w:t>
      </w:r>
      <w:r>
        <w:fldChar w:fldCharType="begin">
          <w:fldData xml:space="preserve">PEVuZE5vdGU+PENpdGU+PEF1dGhvcj5KdWNrZWw8L0F1dGhvcj48WWVhcj4yMDE1PC9ZZWFyPjxS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</w:fldData>
        </w:fldChar>
      </w:r>
      <w:r w:rsidR="00171441">
        <w:instrText xml:space="preserve"> ADDIN EN.CITE </w:instrText>
      </w:r>
      <w:r w:rsidR="00171441">
        <w:fldChar w:fldCharType="begin">
          <w:fldData xml:space="preserve">PEVuZE5vdGU+PENpdGU+PEF1dGhvcj5KdWNrZWw8L0F1dGhvcj48WWVhcj4yMDE1PC9ZZWFyPjxS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</w:fldData>
        </w:fldChar>
      </w:r>
      <w:r w:rsidR="00171441">
        <w:instrText xml:space="preserve"> ADDIN EN.CITE.DATA </w:instrText>
      </w:r>
      <w:r w:rsidR="00171441">
        <w:fldChar w:fldCharType="end"/>
      </w:r>
      <w:r>
        <w:fldChar w:fldCharType="separate"/>
      </w:r>
      <w:r w:rsidR="00171441">
        <w:rPr>
          <w:noProof/>
        </w:rPr>
        <w:t>[25 28]</w:t>
      </w:r>
      <w:r>
        <w:fldChar w:fldCharType="end"/>
      </w:r>
      <w:r>
        <w:t xml:space="preserve">. </w:t>
      </w:r>
      <w:r w:rsidR="00613C7B">
        <w:t>A</w:t>
      </w:r>
      <w:r>
        <w:t xml:space="preserve"> GRADE analysis determined that there was very low quality evidence to support these </w:t>
      </w:r>
      <w:r w:rsidR="00613C7B">
        <w:t>finding</w:t>
      </w:r>
      <w:r>
        <w:t xml:space="preserve">s. The quality rating was downgraded due to the </w:t>
      </w:r>
      <w:r w:rsidR="00683C54">
        <w:t xml:space="preserve">unrandomized nature of one of the studies, due to concerns about risk of bias in the included studies (see Results and Quality table in Supplementary file) and due to concerns about the degree of imprecision of the results (due to limited reporting of the study data </w:t>
      </w:r>
      <w:r w:rsidR="00683C54">
        <w:fldChar w:fldCharType="begin"/>
      </w:r>
      <w:r w:rsidR="00683C54">
        <w:instrText xml:space="preserve"> ADDIN EN.CITE &lt;EndNote&gt;&lt;Cite&gt;&lt;Author&gt;Juckel&lt;/Author&gt;&lt;Year&gt;2015&lt;/Year&gt;&lt;RecNum&gt;361&lt;/RecNum&gt;&lt;DisplayText&gt;[25]&lt;/DisplayText&gt;&lt;record&gt;&lt;rec-number&gt;361&lt;/rec-number&gt;&lt;foreign-keys&gt;&lt;key app="EN" db-id="w59t25p0y20pv6e2wxopspd0z2peddrsfdvx" timestamp="1521120445"&gt;361&lt;/key&gt;&lt;/foreign-keys&gt;&lt;ref-type name="Journal Article"&gt;17&lt;/ref-type&gt;&lt;contributors&gt;&lt;authors&gt;&lt;author&gt;Juckel, G.&lt;/author&gt;&lt;author&gt;Stahl, K.&lt;/author&gt;&lt;author&gt;Norra, C.&lt;/author&gt;&lt;/authors&gt;&lt;/contributors&gt;&lt;titles&gt;&lt;title&gt;[Computer-assisted treatment pathway for schizophrenia. Development and initial experiences]&lt;/title&gt;&lt;secondary-title&gt;Der Nervenarzt&lt;/secondary-title&gt;&lt;/titles&gt;&lt;periodical&gt;&lt;full-title&gt;Der Nervenarzt&lt;/full-title&gt;&lt;/periodical&gt;&lt;pages&gt;51-59&lt;/pages&gt;&lt;volume&gt;86&lt;/volume&gt;&lt;number&gt;1&lt;/number&gt;&lt;dates&gt;&lt;year&gt;2015&lt;/year&gt;&lt;pub-dates&gt;&lt;date&gt;Jan 2015&lt;/date&gt;&lt;/pub-dates&gt;&lt;/dates&gt;&lt;urls&gt;&lt;related-urls&gt;&lt;url&gt;http://openurl.ebscohost.com/linksvc/linking.aspx?genre=article&amp;amp;issn=1433-0407&amp;amp;volume=86&amp;amp;issue=1&amp;amp;spage=51&amp;amp;title=Der Nervenarzt&lt;/url&gt;&lt;/related-urls&gt;&lt;/urls&gt;&lt;remote-database-provider&gt;Medline&lt;/remote-database-provider&gt;&lt;/record&gt;&lt;/Cite&gt;&lt;/EndNote&gt;</w:instrText>
      </w:r>
      <w:r w:rsidR="00683C54">
        <w:fldChar w:fldCharType="separate"/>
      </w:r>
      <w:r w:rsidR="00683C54">
        <w:rPr>
          <w:noProof/>
        </w:rPr>
        <w:t>[25]</w:t>
      </w:r>
      <w:r w:rsidR="00683C54">
        <w:fldChar w:fldCharType="end"/>
      </w:r>
      <w:r w:rsidR="00683C54">
        <w:t xml:space="preserve"> and the use of statistical process control charts rather than</w:t>
      </w:r>
      <w:r w:rsidR="00943341">
        <w:t xml:space="preserve"> a</w:t>
      </w:r>
      <w:r w:rsidR="00683C54">
        <w:t xml:space="preserve"> </w:t>
      </w:r>
      <w:r w:rsidR="00943341">
        <w:t xml:space="preserve">regression analysis with estimation of Confidence Intervals </w:t>
      </w:r>
      <w:r w:rsidR="00943341">
        <w:fldChar w:fldCharType="begin"/>
      </w:r>
      <w:r w:rsidR="0078605D">
        <w:instrText xml:space="preserve"> ADDIN EN.CITE &lt;EndNote&gt;&lt;Cite&gt;&lt;Author&gt;Bartlett&lt;/Author&gt;&lt;Year&gt;2017&lt;/Year&gt;&lt;RecNum&gt;284&lt;/RecNum&gt;&lt;DisplayText&gt;[59]&lt;/DisplayText&gt;&lt;record&gt;&lt;rec-number&gt;284&lt;/rec-number&gt;&lt;foreign-keys&gt;&lt;key app="EN" db-id="w59t25p0y20pv6e2wxopspd0z2peddrsfdvx" timestamp="1521120445"&gt;284&lt;/key&gt;&lt;/foreign-keys&gt;&lt;ref-type name="Journal Article"&gt;17&lt;/ref-type&gt;&lt;contributors&gt;&lt;authors&gt;&lt;author&gt;Bartlett, Kathleen W.&lt;/author&gt;&lt;author&gt;Parente, Victoria M.&lt;/author&gt;&lt;author&gt;Morales, Vanessa&lt;/author&gt;&lt;author&gt;Hauser, Jillian&lt;/author&gt;&lt;author&gt;McLean, Heather S.&lt;/author&gt;&lt;/authors&gt;&lt;/contributors&gt;&lt;titles&gt;&lt;title&gt;Improving the Efficiency of Care for Pediatric Patients Hospitalized With Asthma&lt;/title&gt;&lt;secondary-title&gt;Hospital pediatrics&lt;/secondary-title&gt;&lt;/titles&gt;&lt;periodical&gt;&lt;full-title&gt;Hospital Pediatrics&lt;/full-title&gt;&lt;/periodical&gt;&lt;pages&gt;31-38&lt;/pages&gt;&lt;volume&gt;7&lt;/volume&gt;&lt;number&gt;1&lt;/number&gt;&lt;dates&gt;&lt;year&gt;2017&lt;/year&gt;&lt;pub-dates&gt;&lt;date&gt;Jan 2017&lt;/date&gt;&lt;/pub-dates&gt;&lt;/dates&gt;&lt;urls&gt;&lt;related-urls&gt;&lt;url&gt;https://doi.org/10.1542/hpeds.2016-0108&lt;/url&gt;&lt;/related-urls&gt;&lt;/urls&gt;&lt;remote-database-provider&gt;Medline&lt;/remote-database-provider&gt;&lt;/record&gt;&lt;/Cite&gt;&lt;/EndNote&gt;</w:instrText>
      </w:r>
      <w:r w:rsidR="00943341">
        <w:fldChar w:fldCharType="separate"/>
      </w:r>
      <w:r w:rsidR="0078605D">
        <w:rPr>
          <w:noProof/>
        </w:rPr>
        <w:t>[59]</w:t>
      </w:r>
      <w:r w:rsidR="00943341">
        <w:fldChar w:fldCharType="end"/>
      </w:r>
      <w:r w:rsidR="00943341">
        <w:t>).</w:t>
      </w:r>
    </w:p>
    <w:p w14:paraId="3FEAECE2" w14:textId="77777777" w:rsidR="00571E9B" w:rsidRDefault="00571E9B" w:rsidP="001C37F4">
      <w:pPr>
        <w:spacing w:line="360" w:lineRule="auto"/>
      </w:pPr>
    </w:p>
    <w:p w14:paraId="7F3A69AD" w14:textId="083AFDD9" w:rsidR="00D519CB" w:rsidRPr="001C68E3" w:rsidRDefault="008B42AA" w:rsidP="008B42AA">
      <w:pPr>
        <w:pStyle w:val="Heading3"/>
        <w:rPr>
          <w:b/>
          <w:color w:val="auto"/>
        </w:rPr>
      </w:pPr>
      <w:r w:rsidRPr="001C68E3">
        <w:rPr>
          <w:b/>
          <w:color w:val="auto"/>
        </w:rPr>
        <w:t>DISCUSSION</w:t>
      </w:r>
    </w:p>
    <w:p w14:paraId="7D219B14" w14:textId="5EE04F1F" w:rsidR="007915B8" w:rsidRDefault="00D519CB" w:rsidP="001C37F4">
      <w:pPr>
        <w:spacing w:line="360" w:lineRule="auto"/>
      </w:pPr>
      <w:r>
        <w:t>To our knowledge this is the first systematic evaluation of the effects of implementing HIT supported clinical pathways.</w:t>
      </w:r>
      <w:r w:rsidR="002F7915">
        <w:t xml:space="preserve"> </w:t>
      </w:r>
      <w:r w:rsidR="00345184">
        <w:t>As with previous systematic reviews of clinical pathway</w:t>
      </w:r>
      <w:r w:rsidR="007D7984">
        <w:t xml:space="preserve"> intervention</w:t>
      </w:r>
      <w:r w:rsidR="00345184">
        <w:t xml:space="preserve">s, we identified challenges associated with defining and identifying the most appropriate studies for inclusion in the review </w:t>
      </w:r>
      <w:r w:rsidR="00F8655C">
        <w:fldChar w:fldCharType="begin">
          <w:fldData xml:space="preserve">PEVuZE5vdGU+PENpdGU+PEF1dGhvcj5Sb3R0ZXI8L0F1dGhvcj48WWVhcj4yMDEwPC9ZZWFyPjxS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</w:fldData>
        </w:fldChar>
      </w:r>
      <w:r w:rsidR="00F8655C">
        <w:instrText xml:space="preserve"> ADDIN EN.CITE </w:instrText>
      </w:r>
      <w:r w:rsidR="00F8655C">
        <w:fldChar w:fldCharType="begin">
          <w:fldData xml:space="preserve">PEVuZE5vdGU+PENpdGU+PEF1dGhvcj5Sb3R0ZXI8L0F1dGhvcj48WWVhcj4yMDEwPC9ZZWFyPjxS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</w:fldData>
        </w:fldChar>
      </w:r>
      <w:r w:rsidR="00F8655C">
        <w:instrText xml:space="preserve"> ADDIN EN.CITE.DATA </w:instrText>
      </w:r>
      <w:r w:rsidR="00F8655C">
        <w:fldChar w:fldCharType="end"/>
      </w:r>
      <w:r w:rsidR="00F8655C">
        <w:fldChar w:fldCharType="separate"/>
      </w:r>
      <w:r w:rsidR="00F8655C">
        <w:rPr>
          <w:noProof/>
        </w:rPr>
        <w:t>[2 18]</w:t>
      </w:r>
      <w:r w:rsidR="00F8655C">
        <w:fldChar w:fldCharType="end"/>
      </w:r>
      <w:r w:rsidR="00F8655C">
        <w:t xml:space="preserve">. </w:t>
      </w:r>
      <w:r w:rsidR="00345184">
        <w:t>To mitigate against these challenges, we used a previously validated definition of clinical pathways and included interventions that were described using alternative terminology when they met our pre-agreed definition of a pathway intervention. We also sought to improve the internal validity of our study by using two reviewers who worked independently to screen the results of our database searches. With these pragmatic mitigations we hope that this review will provide a useful resource for healthcare commissioners and providers tasked with evaluating the use of HIT supported clinical pathways as an approach to quality improvement.</w:t>
      </w:r>
    </w:p>
    <w:p w14:paraId="677FDC42" w14:textId="5A785328" w:rsidR="00E161E2" w:rsidRDefault="002F7915" w:rsidP="001C37F4">
      <w:pPr>
        <w:spacing w:line="360" w:lineRule="auto"/>
      </w:pPr>
      <w:r>
        <w:t xml:space="preserve">Although most </w:t>
      </w:r>
      <w:r w:rsidR="00EB78EF">
        <w:t xml:space="preserve">of the </w:t>
      </w:r>
      <w:r>
        <w:t xml:space="preserve">studies </w:t>
      </w:r>
      <w:r w:rsidR="00EB78EF">
        <w:t xml:space="preserve">that we identified </w:t>
      </w:r>
      <w:r>
        <w:t>reported improved outcomes following the implementation of HIT supported clinical pathways, our assessments were limited</w:t>
      </w:r>
      <w:r w:rsidR="00E161E2">
        <w:t xml:space="preserve"> by a number of factors</w:t>
      </w:r>
      <w:r w:rsidR="00985406">
        <w:t>. These</w:t>
      </w:r>
      <w:r w:rsidR="00E161E2">
        <w:t xml:space="preserve"> includ</w:t>
      </w:r>
      <w:r w:rsidR="00985406">
        <w:t>ed</w:t>
      </w:r>
      <w:r w:rsidR="00411D35">
        <w:t xml:space="preserve"> </w:t>
      </w:r>
      <w:r w:rsidR="00BD6287">
        <w:t xml:space="preserve">the </w:t>
      </w:r>
      <w:r w:rsidR="00E161E2">
        <w:t>study design</w:t>
      </w:r>
      <w:r>
        <w:t>s</w:t>
      </w:r>
      <w:r w:rsidR="00EB5E3D">
        <w:t xml:space="preserve"> </w:t>
      </w:r>
      <w:r w:rsidR="00BD6287">
        <w:t>that were utilised</w:t>
      </w:r>
      <w:r w:rsidR="00411D35">
        <w:t>,</w:t>
      </w:r>
      <w:r w:rsidR="00EB5E3D">
        <w:t xml:space="preserve"> the</w:t>
      </w:r>
      <w:r w:rsidR="00E161E2">
        <w:t xml:space="preserve"> risk of bias</w:t>
      </w:r>
      <w:r w:rsidR="00EB5E3D">
        <w:t xml:space="preserve"> noted</w:t>
      </w:r>
      <w:r w:rsidR="00E161E2">
        <w:t xml:space="preserve"> in included studies</w:t>
      </w:r>
      <w:r w:rsidR="00411D35">
        <w:t xml:space="preserve"> and the number of studies that reported measures of our primary outcome</w:t>
      </w:r>
      <w:r w:rsidR="00EB5E3D">
        <w:t>.</w:t>
      </w:r>
      <w:r w:rsidR="00E161E2">
        <w:t xml:space="preserve"> </w:t>
      </w:r>
      <w:r w:rsidR="0082237A">
        <w:t xml:space="preserve">Due to the heterogenous nature of the studies that were eligible for inclusion in the effects analysis we were unable to complete a meta-analysis of the effects of HIT supported clinical pathways. </w:t>
      </w:r>
    </w:p>
    <w:p w14:paraId="16F3DC68" w14:textId="15D78252" w:rsidR="00295DF5" w:rsidRDefault="00E161E2" w:rsidP="001C37F4">
      <w:pPr>
        <w:spacing w:line="360" w:lineRule="auto"/>
      </w:pPr>
      <w:r>
        <w:t xml:space="preserve">Only a minority of included studies </w:t>
      </w:r>
      <w:r w:rsidR="00EB5E3D">
        <w:t>(</w:t>
      </w:r>
      <w:r w:rsidR="00411D35">
        <w:t>21</w:t>
      </w:r>
      <w:r w:rsidR="00EB5E3D">
        <w:t>/</w:t>
      </w:r>
      <w:r w:rsidR="00411D35">
        <w:t>44</w:t>
      </w:r>
      <w:r w:rsidR="00EB5E3D">
        <w:t xml:space="preserve"> (</w:t>
      </w:r>
      <w:r w:rsidR="00411D35">
        <w:t>47.7</w:t>
      </w:r>
      <w:r w:rsidR="00EB5E3D">
        <w:t xml:space="preserve">%)) </w:t>
      </w:r>
      <w:r>
        <w:t>reported the effects of implementing pathways on objectively measured patient outcomes (the pre-specified primary outcome</w:t>
      </w:r>
      <w:r w:rsidR="00382B71">
        <w:t xml:space="preserve"> for this systematic review)</w:t>
      </w:r>
      <w:r>
        <w:t xml:space="preserve">. </w:t>
      </w:r>
      <w:r w:rsidR="00295DF5">
        <w:t>P</w:t>
      </w:r>
      <w:r w:rsidR="00E4330A">
        <w:t>revious</w:t>
      </w:r>
      <w:r w:rsidR="00A1194C">
        <w:t xml:space="preserve"> systematic evaluations of HIT interventions have </w:t>
      </w:r>
      <w:r w:rsidR="00E4330A">
        <w:t xml:space="preserve">identified similarly heterogeneous and process focussed outcome reporting </w:t>
      </w:r>
      <w:r w:rsidR="00E4330A">
        <w:fldChar w:fldCharType="begin">
          <w:fldData xml:space="preserve">PEVuZE5vdGU+PENpdGU+PEF1dGhvcj5Kb25lczwvQXV0aG9yPjxZZWFyPjIwMTQ8L1llYXI+PFJl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</w:fldData>
        </w:fldChar>
      </w:r>
      <w:r w:rsidR="0078605D">
        <w:instrText xml:space="preserve"> ADDIN EN.CITE </w:instrText>
      </w:r>
      <w:r w:rsidR="0078605D">
        <w:fldChar w:fldCharType="begin">
          <w:fldData xml:space="preserve">PEVuZE5vdGU+PENpdGU+PEF1dGhvcj5Kb25lczwvQXV0aG9yPjxZZWFyPjIwMTQ8L1llYXI+PFJl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</w:fldData>
        </w:fldChar>
      </w:r>
      <w:r w:rsidR="0078605D">
        <w:instrText xml:space="preserve"> ADDIN EN.CITE.DATA </w:instrText>
      </w:r>
      <w:r w:rsidR="0078605D">
        <w:fldChar w:fldCharType="end"/>
      </w:r>
      <w:r w:rsidR="00E4330A">
        <w:fldChar w:fldCharType="separate"/>
      </w:r>
      <w:r w:rsidR="0078605D">
        <w:rPr>
          <w:noProof/>
        </w:rPr>
        <w:t>[60 61]</w:t>
      </w:r>
      <w:r w:rsidR="00E4330A">
        <w:fldChar w:fldCharType="end"/>
      </w:r>
      <w:r w:rsidR="002C6E4F">
        <w:t xml:space="preserve"> and</w:t>
      </w:r>
      <w:r w:rsidR="00295DF5">
        <w:t xml:space="preserve"> studies of HIT interventions have </w:t>
      </w:r>
      <w:r w:rsidR="002C6E4F">
        <w:t>also</w:t>
      </w:r>
      <w:r w:rsidR="00295DF5">
        <w:t xml:space="preserve"> been recognised to be vulnerable to outcome reporting and publication bias</w:t>
      </w:r>
      <w:r w:rsidR="00295DF5">
        <w:fldChar w:fldCharType="begin">
          <w:fldData xml:space="preserve">PEVuZE5vdGU+PENpdGU+PEF1dGhvcj5FeXNlbmJhY2g8L0F1dGhvcj48WWVhcj4yMDA0PC9ZZWFy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</w:fldData>
        </w:fldChar>
      </w:r>
      <w:r w:rsidR="0078605D">
        <w:instrText xml:space="preserve"> ADDIN EN.CITE </w:instrText>
      </w:r>
      <w:r w:rsidR="0078605D">
        <w:fldChar w:fldCharType="begin">
          <w:fldData xml:space="preserve">PEVuZE5vdGU+PENpdGU+PEF1dGhvcj5FeXNlbmJhY2g8L0F1dGhvcj48WWVhcj4yMDA0PC9ZZWFy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</w:fldData>
        </w:fldChar>
      </w:r>
      <w:r w:rsidR="0078605D">
        <w:instrText xml:space="preserve"> ADDIN EN.CITE.DATA </w:instrText>
      </w:r>
      <w:r w:rsidR="0078605D">
        <w:fldChar w:fldCharType="end"/>
      </w:r>
      <w:r w:rsidR="00295DF5">
        <w:fldChar w:fldCharType="separate"/>
      </w:r>
      <w:r w:rsidR="0078605D">
        <w:rPr>
          <w:noProof/>
        </w:rPr>
        <w:t>[62 63]</w:t>
      </w:r>
      <w:r w:rsidR="00295DF5">
        <w:fldChar w:fldCharType="end"/>
      </w:r>
      <w:r w:rsidR="00295DF5">
        <w:t xml:space="preserve">. </w:t>
      </w:r>
      <w:r w:rsidR="007D4A5A">
        <w:t>Therefore,</w:t>
      </w:r>
      <w:r w:rsidR="00295DF5">
        <w:t xml:space="preserve"> although we anticipated that the studies </w:t>
      </w:r>
      <w:r w:rsidR="00FF7F9E">
        <w:t xml:space="preserve">included in this review </w:t>
      </w:r>
      <w:r w:rsidR="00295DF5">
        <w:t xml:space="preserve">may describe a heterogenous range of outcome domains, we </w:t>
      </w:r>
      <w:r w:rsidR="00411D35">
        <w:t>had</w:t>
      </w:r>
      <w:r w:rsidR="00295DF5">
        <w:t xml:space="preserve"> anticipate</w:t>
      </w:r>
      <w:r w:rsidR="00411D35">
        <w:t>d</w:t>
      </w:r>
      <w:r w:rsidR="00295DF5">
        <w:t xml:space="preserve"> that </w:t>
      </w:r>
      <w:r w:rsidR="00411D35">
        <w:t>more</w:t>
      </w:r>
      <w:r w:rsidR="00295DF5">
        <w:t xml:space="preserve"> studies would report </w:t>
      </w:r>
      <w:r w:rsidR="00D53D3F">
        <w:t>on the</w:t>
      </w:r>
      <w:r w:rsidR="00295DF5">
        <w:t xml:space="preserve"> health outcomes </w:t>
      </w:r>
      <w:r w:rsidR="00BD6287">
        <w:t xml:space="preserve">directly </w:t>
      </w:r>
      <w:r w:rsidR="00295DF5">
        <w:t xml:space="preserve">experienced by patients. We would suggest that this represents a </w:t>
      </w:r>
      <w:r w:rsidR="00295DF5">
        <w:lastRenderedPageBreak/>
        <w:t xml:space="preserve">limitation in relation to the meaningful </w:t>
      </w:r>
      <w:r w:rsidR="00FF7F9E">
        <w:t>evaluation of the effects of HIT supported clinical pathways</w:t>
      </w:r>
      <w:r w:rsidR="00BD6287">
        <w:t>,</w:t>
      </w:r>
      <w:r w:rsidR="007D4A5A">
        <w:t xml:space="preserve"> </w:t>
      </w:r>
      <w:r w:rsidR="00FF7F9E">
        <w:t>and</w:t>
      </w:r>
      <w:r w:rsidR="007D4A5A">
        <w:t xml:space="preserve"> that future studies</w:t>
      </w:r>
      <w:r w:rsidR="002C6E4F">
        <w:t xml:space="preserve"> of </w:t>
      </w:r>
      <w:r w:rsidR="007D4A5A">
        <w:t xml:space="preserve">HIT interventions </w:t>
      </w:r>
      <w:r w:rsidR="00FF7F9E">
        <w:t>c</w:t>
      </w:r>
      <w:r w:rsidR="007D4A5A">
        <w:t>ould be enhanced by the inclusion of objectively measured patient outcomes</w:t>
      </w:r>
      <w:r w:rsidR="00FF7F9E">
        <w:t>.</w:t>
      </w:r>
      <w:r w:rsidR="007D4A5A">
        <w:t xml:space="preserve"> </w:t>
      </w:r>
    </w:p>
    <w:p w14:paraId="4E9E2D23" w14:textId="07AF3F5C" w:rsidR="005D18C9" w:rsidRDefault="00F15A5D" w:rsidP="001C37F4">
      <w:pPr>
        <w:spacing w:line="360" w:lineRule="auto"/>
      </w:pPr>
      <w:r>
        <w:t>We also note that</w:t>
      </w:r>
      <w:r w:rsidR="0097446E">
        <w:t xml:space="preserve"> </w:t>
      </w:r>
      <w:r w:rsidR="003B62F2">
        <w:t>reports</w:t>
      </w:r>
      <w:r>
        <w:t xml:space="preserve"> of </w:t>
      </w:r>
      <w:r w:rsidR="00BA379F">
        <w:t>adverse</w:t>
      </w:r>
      <w:r w:rsidR="00BD6287">
        <w:t xml:space="preserve"> events</w:t>
      </w:r>
      <w:r>
        <w:t xml:space="preserve"> associated with the implementation of HIT supported clinical pathways were only described in </w:t>
      </w:r>
      <w:r w:rsidR="00411D35">
        <w:t>three</w:t>
      </w:r>
      <w:r>
        <w:t xml:space="preserve"> cases </w:t>
      </w:r>
      <w:r>
        <w:fldChar w:fldCharType="begin">
          <w:fldData xml:space="preserve">PEVuZE5vdGU+PENpdGU+PEF1dGhvcj5Cb3VhbXJhbmU8L0F1dGhvcj48WWVhcj4yMDE0PC9ZZWFy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</w:fldData>
        </w:fldChar>
      </w:r>
      <w:r w:rsidR="00411D35">
        <w:instrText xml:space="preserve"> ADDIN EN.CITE </w:instrText>
      </w:r>
      <w:r w:rsidR="00411D35">
        <w:fldChar w:fldCharType="begin">
          <w:fldData xml:space="preserve">PEVuZE5vdGU+PENpdGU+PEF1dGhvcj5Cb3VhbXJhbmU8L0F1dGhvcj48WWVhcj4yMDE0PC9ZZWFy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</w:fldData>
        </w:fldChar>
      </w:r>
      <w:r w:rsidR="00411D35">
        <w:instrText xml:space="preserve"> ADDIN EN.CITE.DATA </w:instrText>
      </w:r>
      <w:r w:rsidR="00411D35">
        <w:fldChar w:fldCharType="end"/>
      </w:r>
      <w:r>
        <w:fldChar w:fldCharType="separate"/>
      </w:r>
      <w:r w:rsidR="00411D35">
        <w:rPr>
          <w:noProof/>
        </w:rPr>
        <w:t>[41 44 55]</w:t>
      </w:r>
      <w:r>
        <w:fldChar w:fldCharType="end"/>
      </w:r>
      <w:r w:rsidR="00EE174E">
        <w:t xml:space="preserve">. </w:t>
      </w:r>
      <w:r w:rsidR="00794620">
        <w:t xml:space="preserve"> </w:t>
      </w:r>
      <w:r w:rsidR="00EE174E">
        <w:t xml:space="preserve">A balanced appraisal of any healthcare intervention requires a consideration of </w:t>
      </w:r>
      <w:r w:rsidR="00BD6287">
        <w:t xml:space="preserve">both the </w:t>
      </w:r>
      <w:r w:rsidR="00EE174E">
        <w:t xml:space="preserve">benefits and disadvantages or risks </w:t>
      </w:r>
      <w:r w:rsidR="00EE174E">
        <w:fldChar w:fldCharType="begin">
          <w:fldData xml:space="preserve">PEVuZE5vdGU+PENpdGU+PEF1dGhvcj5Jb2FubmlkaXM8L0F1dGhvcj48WWVhcj4yMDA5PC9ZZWFy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</w:fldData>
        </w:fldChar>
      </w:r>
      <w:r w:rsidR="0078605D">
        <w:instrText xml:space="preserve"> ADDIN EN.CITE </w:instrText>
      </w:r>
      <w:r w:rsidR="0078605D">
        <w:fldChar w:fldCharType="begin">
          <w:fldData xml:space="preserve">PEVuZE5vdGU+PENpdGU+PEF1dGhvcj5Jb2FubmlkaXM8L0F1dGhvcj48WWVhcj4yMDA5PC9ZZWFy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</w:fldData>
        </w:fldChar>
      </w:r>
      <w:r w:rsidR="0078605D">
        <w:instrText xml:space="preserve"> ADDIN EN.CITE.DATA </w:instrText>
      </w:r>
      <w:r w:rsidR="0078605D">
        <w:fldChar w:fldCharType="end"/>
      </w:r>
      <w:r w:rsidR="00EE174E">
        <w:fldChar w:fldCharType="separate"/>
      </w:r>
      <w:r w:rsidR="0078605D">
        <w:rPr>
          <w:noProof/>
        </w:rPr>
        <w:t>[64-66]</w:t>
      </w:r>
      <w:r w:rsidR="00EE174E">
        <w:fldChar w:fldCharType="end"/>
      </w:r>
      <w:r w:rsidR="00EE174E">
        <w:t xml:space="preserve">, however, </w:t>
      </w:r>
      <w:r w:rsidR="00E819A9">
        <w:t>the majority of</w:t>
      </w:r>
      <w:r w:rsidR="00794620">
        <w:t xml:space="preserve"> studies included </w:t>
      </w:r>
      <w:r w:rsidR="00BA379F">
        <w:t>in th</w:t>
      </w:r>
      <w:r w:rsidR="00E819A9">
        <w:t>is</w:t>
      </w:r>
      <w:r w:rsidR="00BA379F">
        <w:t xml:space="preserve"> review </w:t>
      </w:r>
      <w:r w:rsidR="00E819A9">
        <w:t>did not</w:t>
      </w:r>
      <w:r w:rsidR="00BA379F">
        <w:t xml:space="preserve"> </w:t>
      </w:r>
      <w:r w:rsidR="00E819A9">
        <w:t xml:space="preserve">describe </w:t>
      </w:r>
      <w:r w:rsidR="003C6348">
        <w:t>methodologies</w:t>
      </w:r>
      <w:r w:rsidR="00BA379F">
        <w:t xml:space="preserve"> for </w:t>
      </w:r>
      <w:r w:rsidR="00765959">
        <w:t xml:space="preserve">actively </w:t>
      </w:r>
      <w:r w:rsidR="00BA379F">
        <w:t>identifying or reporting adverse findings</w:t>
      </w:r>
      <w:r w:rsidR="00237419">
        <w:t>.</w:t>
      </w:r>
      <w:r w:rsidR="006B13D1">
        <w:t xml:space="preserve"> Based on the results of this review, it is therefore difficult to assess with certainty, whether adverse events were </w:t>
      </w:r>
      <w:r w:rsidR="00765959">
        <w:t>under</w:t>
      </w:r>
      <w:r w:rsidR="00BD6287">
        <w:t>-</w:t>
      </w:r>
      <w:r w:rsidR="00765959">
        <w:t>reported or not</w:t>
      </w:r>
      <w:r w:rsidR="006B13D1">
        <w:t xml:space="preserve">. </w:t>
      </w:r>
      <w:r w:rsidR="00237419">
        <w:t xml:space="preserve"> </w:t>
      </w:r>
      <w:r w:rsidR="00EE174E">
        <w:t xml:space="preserve">We would suggest that future investigations of the effects HIT supported clinical pathways would benefit from the use of study protocols that allow investigators to actively identify </w:t>
      </w:r>
      <w:r w:rsidR="006B13D1">
        <w:t>and report adverse events.</w:t>
      </w:r>
    </w:p>
    <w:p w14:paraId="5E8B1A90" w14:textId="1BEBCA12" w:rsidR="00E161E2" w:rsidRDefault="00D519CB" w:rsidP="001C37F4">
      <w:pPr>
        <w:spacing w:line="360" w:lineRule="auto"/>
      </w:pPr>
      <w:r>
        <w:t xml:space="preserve">Although a significant majority of the studies we identified reported an association between the implementation of HIT supported clinical pathways and improvements in outcomes, the interpretation of these results </w:t>
      </w:r>
      <w:r w:rsidR="002C6E4F">
        <w:t>wa</w:t>
      </w:r>
      <w:r>
        <w:t xml:space="preserve">s limited by the methodological quality of the included studies. </w:t>
      </w:r>
      <w:r w:rsidR="00FF7F9E">
        <w:t xml:space="preserve">Only </w:t>
      </w:r>
      <w:r w:rsidR="005213A4">
        <w:t xml:space="preserve">eight </w:t>
      </w:r>
      <w:r w:rsidR="00FF7F9E">
        <w:t xml:space="preserve">of the identified </w:t>
      </w:r>
      <w:r w:rsidR="003D79E1">
        <w:t xml:space="preserve">reports </w:t>
      </w:r>
      <w:r w:rsidR="00FF7F9E">
        <w:t xml:space="preserve">were eligible for inclusion in a sub-group analysis of studies that employed methodologies designed to minimise the risk of bias (Interrupted Time Series (ITS) </w:t>
      </w:r>
      <w:r w:rsidR="005213A4">
        <w:t xml:space="preserve">studies, </w:t>
      </w:r>
      <w:r w:rsidR="00FF7F9E">
        <w:t>cluster Randomised Controlled Trial (cRCT)</w:t>
      </w:r>
      <w:r w:rsidR="005213A4">
        <w:t xml:space="preserve"> and a controlled before-after study</w:t>
      </w:r>
      <w:r w:rsidR="00FF7F9E">
        <w:t>).</w:t>
      </w:r>
      <w:r w:rsidR="003D79E1">
        <w:t xml:space="preserve"> </w:t>
      </w:r>
      <w:r w:rsidR="00E8446F">
        <w:t xml:space="preserve"> The</w:t>
      </w:r>
      <w:r w:rsidR="00CD32A1">
        <w:t xml:space="preserve"> remaining studies (n = </w:t>
      </w:r>
      <w:r w:rsidR="005213A4">
        <w:t>36</w:t>
      </w:r>
      <w:r w:rsidR="00CD32A1">
        <w:t>) employed study designs such as non-comparative reporting (i.e. case studies, n = 1</w:t>
      </w:r>
      <w:r w:rsidR="005213A4">
        <w:t>4</w:t>
      </w:r>
      <w:r w:rsidR="00CD32A1">
        <w:t xml:space="preserve">) or uncontrolled before and after </w:t>
      </w:r>
      <w:r w:rsidR="00BD6287">
        <w:t>designs</w:t>
      </w:r>
      <w:r w:rsidR="00CD32A1">
        <w:t xml:space="preserve"> (n = </w:t>
      </w:r>
      <w:r w:rsidR="005213A4">
        <w:t>1</w:t>
      </w:r>
      <w:r w:rsidR="00CD32A1">
        <w:t xml:space="preserve">6). </w:t>
      </w:r>
      <w:r w:rsidR="006B13D1">
        <w:t>I</w:t>
      </w:r>
      <w:r w:rsidR="00FF732C">
        <w:t>t</w:t>
      </w:r>
      <w:r w:rsidR="006B13D1">
        <w:t xml:space="preserve"> therefore</w:t>
      </w:r>
      <w:r w:rsidR="00FF732C">
        <w:t xml:space="preserve"> remains difficult to draw firm conclusions regarding the effects of implementing </w:t>
      </w:r>
      <w:r w:rsidR="00F15A5D">
        <w:t>HIT supported clinical pathways</w:t>
      </w:r>
      <w:r w:rsidR="006B13D1">
        <w:t>,</w:t>
      </w:r>
      <w:r w:rsidR="00F15A5D">
        <w:t xml:space="preserve"> as the results of these studies are likely to be significantly affected by biases introduced during the implementation and assessment phases of the</w:t>
      </w:r>
      <w:r w:rsidR="00D53D3F">
        <w:t xml:space="preserve"> evaluations</w:t>
      </w:r>
      <w:r w:rsidR="00F15A5D">
        <w:t>.</w:t>
      </w:r>
    </w:p>
    <w:p w14:paraId="1C93F985" w14:textId="4472A19E" w:rsidR="00D519CB" w:rsidRDefault="00D519CB" w:rsidP="001C37F4">
      <w:pPr>
        <w:spacing w:line="360" w:lineRule="auto"/>
      </w:pPr>
      <w:r>
        <w:t xml:space="preserve">We also note that </w:t>
      </w:r>
      <w:r w:rsidR="00EF1D89">
        <w:t xml:space="preserve">the relative heterogeneity of the small number of studies eligible for inclusion in the sub-group effects analysis impacted upon </w:t>
      </w:r>
      <w:r>
        <w:t>the</w:t>
      </w:r>
      <w:r w:rsidR="00EF1D89">
        <w:t xml:space="preserve"> results of the</w:t>
      </w:r>
      <w:r>
        <w:t xml:space="preserve"> </w:t>
      </w:r>
      <w:r w:rsidR="00EF1D89">
        <w:t>GRADE analysis of the effects. For all of the outcomes that were assessed using the GRADE analysis the quality score was downgraded in part due to concerns regarding the directness (generalisability) of the reported effects. One reason for this is that the included</w:t>
      </w:r>
      <w:r>
        <w:t xml:space="preserve"> </w:t>
      </w:r>
      <w:r w:rsidR="00EF1D89">
        <w:t xml:space="preserve">studies utilised </w:t>
      </w:r>
      <w:r w:rsidR="004400D2">
        <w:t xml:space="preserve">a relatively </w:t>
      </w:r>
      <w:r w:rsidR="00EF1D89">
        <w:t>heterogeneous</w:t>
      </w:r>
      <w:r w:rsidR="004400D2">
        <w:t xml:space="preserve"> range of interventions and outcome measures. We also note that of the eight studies included</w:t>
      </w:r>
      <w:r w:rsidR="00EF1D89">
        <w:t xml:space="preserve"> </w:t>
      </w:r>
      <w:r>
        <w:t xml:space="preserve">in the sub-group effects analysis, one identified no benefits associated with implementation of the HIT supported clinical pathway </w:t>
      </w:r>
      <w:r>
        <w:fldChar w:fldCharType="begin"/>
      </w:r>
      <w:r w:rsidR="000A08D0">
        <w:instrText xml:space="preserve"> ADDIN EN.CITE &lt;EndNote&gt;&lt;Cite&gt;&lt;Author&gt;Depinet&lt;/Author&gt;&lt;Year&gt;2016&lt;/Year&gt;&lt;RecNum&gt;40&lt;/RecNum&gt;&lt;DisplayText&gt;[26]&lt;/DisplayText&gt;&lt;record&gt;&lt;rec-number&gt;40&lt;/rec-number&gt;&lt;foreign-keys&gt;&lt;key app="EN" db-id="w59t25p0y20pv6e2wxopspd0z2peddrsfdvx" timestamp="1521119928"&gt;40&lt;/key&gt;&lt;/foreign-keys&gt;&lt;ref-type name="Journal Article"&gt;17&lt;/ref-type&gt;&lt;contributors&gt;&lt;authors&gt;&lt;author&gt;Depinet, H.&lt;/author&gt;&lt;author&gt;Von Allmen, D.&lt;/author&gt;&lt;author&gt;Towbin, A.&lt;/author&gt;&lt;author&gt;Hornung, R.&lt;/author&gt;&lt;author&gt;Ho, M.&lt;/author&gt;&lt;author&gt;Alessandrini, E.&lt;/author&gt;&lt;/authors&gt;&lt;/contributors&gt;&lt;auth-address&gt;(Depinet, Von Allmen, Towbin, Hornung, Ho, Alessandrini) Cincinnati Children&amp;apos;s Hospital Medical Center, Division of Emergency Medicine, 3333 Burnet Ave., Cincinnati, OH 45229, United States&lt;/auth-address&gt;&lt;titles&gt;&lt;title&gt;Risk stratification to decrease unnecessary diagnostic imaging for acute appendicitis&lt;/title&gt;&lt;secondary-title&gt;Pediatrics&lt;/secondary-title&gt;&lt;/titles&gt;&lt;periodical&gt;&lt;full-title&gt;Pediatrics&lt;/full-title&gt;&lt;/periodical&gt;&lt;volume&gt;138&lt;/volume&gt;&lt;number&gt;3&lt;/number&gt;&lt;dates&gt;&lt;year&gt;2016&lt;/year&gt;&lt;pub-dates&gt;&lt;date&gt;Sep 2016&lt;/date&gt;&lt;/pub-dates&gt;&lt;/dates&gt;&lt;publisher&gt;American Academy of Pediatrics (141 Northwest Point Blvd, P.O. Box 927, Elk Grove Village IL 60007-1098, United States)&lt;/publisher&gt;&lt;urls&gt;&lt;related-urls&gt;&lt;url&gt;https://doi.org/10.1542/peds.2015-4031&lt;/url&gt;&lt;/related-urls&gt;&lt;/urls&gt;&lt;remote-database-provider&gt;Embase&lt;/remote-database-provider&gt;&lt;/record&gt;&lt;/Cite&gt;&lt;/EndNote&gt;</w:instrText>
      </w:r>
      <w:r>
        <w:fldChar w:fldCharType="separate"/>
      </w:r>
      <w:r w:rsidR="000A08D0">
        <w:rPr>
          <w:noProof/>
        </w:rPr>
        <w:t>[26]</w:t>
      </w:r>
      <w:r>
        <w:fldChar w:fldCharType="end"/>
      </w:r>
      <w:r>
        <w:t xml:space="preserve"> and the authors of the other study provided no statistical analysis of the benefits that they did report</w:t>
      </w:r>
      <w:r>
        <w:fldChar w:fldCharType="begin"/>
      </w:r>
      <w:r w:rsidR="000A08D0">
        <w:instrText xml:space="preserve"> ADDIN EN.CITE &lt;EndNote&gt;&lt;Cite&gt;&lt;Author&gt;Juckel&lt;/Author&gt;&lt;Year&gt;2015&lt;/Year&gt;&lt;RecNum&gt;361&lt;/RecNum&gt;&lt;DisplayText&gt;[25]&lt;/DisplayText&gt;&lt;record&gt;&lt;rec-number&gt;361&lt;/rec-number&gt;&lt;foreign-keys&gt;&lt;key app="EN" db-id="w59t25p0y20pv6e2wxopspd0z2peddrsfdvx" timestamp="1521120445"&gt;361&lt;/key&gt;&lt;/foreign-keys&gt;&lt;ref-type name="Journal Article"&gt;17&lt;/ref-type&gt;&lt;contributors&gt;&lt;authors&gt;&lt;author&gt;Juckel, G.&lt;/author&gt;&lt;author&gt;Stahl, K.&lt;/author&gt;&lt;author&gt;Norra, C.&lt;/author&gt;&lt;/authors&gt;&lt;/contributors&gt;&lt;titles&gt;&lt;title&gt;[Computer-assisted treatment pathway for schizophrenia. Development and initial experiences]&lt;/title&gt;&lt;secondary-title&gt;Der Nervenarzt&lt;/secondary-title&gt;&lt;/titles&gt;&lt;periodical&gt;&lt;full-title&gt;Der Nervenarzt&lt;/full-title&gt;&lt;/periodical&gt;&lt;pages&gt;51-59&lt;/pages&gt;&lt;volume&gt;86&lt;/volume&gt;&lt;number&gt;1&lt;/number&gt;&lt;dates&gt;&lt;year&gt;2015&lt;/year&gt;&lt;pub-dates&gt;&lt;date&gt;Jan 2015&lt;/date&gt;&lt;/pub-dates&gt;&lt;/dates&gt;&lt;urls&gt;&lt;related-urls&gt;&lt;url&gt;http://openurl.ebscohost.com/linksvc/linking.aspx?genre=article&amp;amp;issn=1433-0407&amp;amp;volume=86&amp;amp;issue=1&amp;amp;spage=51&amp;amp;title=Der Nervenarzt&lt;/url&gt;&lt;/related-urls&gt;&lt;/urls&gt;&lt;remote-database-provider&gt;Medline&lt;/remote-database-provider&gt;&lt;/record&gt;&lt;/Cite&gt;&lt;/EndNote&gt;</w:instrText>
      </w:r>
      <w:r>
        <w:fldChar w:fldCharType="separate"/>
      </w:r>
      <w:r w:rsidR="000A08D0">
        <w:rPr>
          <w:noProof/>
        </w:rPr>
        <w:t>[25]</w:t>
      </w:r>
      <w:r>
        <w:fldChar w:fldCharType="end"/>
      </w:r>
      <w:r>
        <w:t xml:space="preserve">. </w:t>
      </w:r>
    </w:p>
    <w:p w14:paraId="24A21713" w14:textId="603715DC" w:rsidR="00B612E4" w:rsidRDefault="00765959" w:rsidP="00B612E4">
      <w:pPr>
        <w:spacing w:line="360" w:lineRule="auto"/>
      </w:pPr>
      <w:r>
        <w:lastRenderedPageBreak/>
        <w:t>Noting the limitations described above, o</w:t>
      </w:r>
      <w:r w:rsidR="00D519CB">
        <w:t xml:space="preserve">ur assessment </w:t>
      </w:r>
      <w:r>
        <w:t xml:space="preserve">of the narrative review of </w:t>
      </w:r>
      <w:r w:rsidR="00841F43">
        <w:t xml:space="preserve">the included studies </w:t>
      </w:r>
      <w:r w:rsidR="00D519CB">
        <w:t>suggest</w:t>
      </w:r>
      <w:r>
        <w:t>s</w:t>
      </w:r>
      <w:r w:rsidR="00D519CB">
        <w:t xml:space="preserve"> that HIT supported clinical pathway interventions with “active-ingredients” </w:t>
      </w:r>
      <w:r>
        <w:t>(</w:t>
      </w:r>
      <w:r w:rsidR="00D519CB">
        <w:t xml:space="preserve">such as clinical decision support and automated </w:t>
      </w:r>
      <w:r w:rsidR="004400D2">
        <w:t xml:space="preserve">feedback, audit or reporting </w:t>
      </w:r>
      <w:r w:rsidR="00D519CB">
        <w:t>processes</w:t>
      </w:r>
      <w:r>
        <w:t xml:space="preserve">) may represent the most promising area for future </w:t>
      </w:r>
      <w:r w:rsidR="00BD6287">
        <w:t>research</w:t>
      </w:r>
      <w:r>
        <w:t xml:space="preserve">. </w:t>
      </w:r>
      <w:r w:rsidR="009539FA">
        <w:t>These interventions tended to be utilised in order to try and ensure that clinical teams</w:t>
      </w:r>
      <w:r w:rsidR="00AB1C45">
        <w:t xml:space="preserve"> managed patients according to recommended pr</w:t>
      </w:r>
      <w:r w:rsidR="002978AD">
        <w:t>actice</w:t>
      </w:r>
      <w:r w:rsidR="00AB1C45">
        <w:t xml:space="preserve"> and would therefore seem well suited to supporting the objectives associated with the implementation of clinical pathways. </w:t>
      </w:r>
    </w:p>
    <w:p w14:paraId="5790403A" w14:textId="795C0CB0" w:rsidR="00B612E4" w:rsidRDefault="00B612E4" w:rsidP="00B612E4">
      <w:pPr>
        <w:spacing w:line="360" w:lineRule="auto"/>
      </w:pPr>
      <w:r>
        <w:t xml:space="preserve">Given the ongoing investment in HIT there is a need for investigation of the implementation of these technologies using robust study designs that minimise the risk of bias. It would also be helpful for future evaluations to carefully consider the outcome measures that they report, to ensure that these are likely to be of relevance to key stakeholders. Ideally these outcome sets should include objectively measured patient outcomes and adverse events to allow a full appraisal of the effects of the intervention being investigated. </w:t>
      </w:r>
    </w:p>
    <w:p w14:paraId="53FCCF1B" w14:textId="3C4E7203" w:rsidR="00B612E4" w:rsidRDefault="00B612E4" w:rsidP="00B612E4">
      <w:pPr>
        <w:spacing w:line="360" w:lineRule="auto"/>
      </w:pPr>
      <w:r>
        <w:t>Due to a lack of high</w:t>
      </w:r>
      <w:r w:rsidR="00122C6B">
        <w:t>-</w:t>
      </w:r>
      <w:r>
        <w:t xml:space="preserve">quality studies there is only limited evidence to support the hypothesis that HIT supported clinical pathways improve objectively measured patient outcomes or other health care outcomes. However, the majority of identified reports do suggest that the implementation of these pathways may be associated with benefits and they do not seem to be associated with a high rate of adverse events. </w:t>
      </w:r>
    </w:p>
    <w:p w14:paraId="04571DCA" w14:textId="77777777" w:rsidR="00695775" w:rsidRDefault="00695775" w:rsidP="00966FD2">
      <w:pPr>
        <w:spacing w:line="360" w:lineRule="auto"/>
      </w:pPr>
    </w:p>
    <w:p w14:paraId="4BF8B574" w14:textId="6C57EE1F" w:rsidR="00D519CB" w:rsidRPr="001C68E3" w:rsidRDefault="008B42AA" w:rsidP="008B42AA">
      <w:pPr>
        <w:pStyle w:val="Heading1"/>
        <w:spacing w:line="360" w:lineRule="auto"/>
        <w:rPr>
          <w:b/>
          <w:color w:val="auto"/>
          <w:sz w:val="24"/>
          <w:szCs w:val="24"/>
        </w:rPr>
      </w:pPr>
      <w:r w:rsidRPr="001C68E3">
        <w:rPr>
          <w:b/>
          <w:color w:val="auto"/>
          <w:sz w:val="24"/>
          <w:szCs w:val="24"/>
        </w:rPr>
        <w:t>CONCLUSION</w:t>
      </w:r>
    </w:p>
    <w:p w14:paraId="392BA19A" w14:textId="01FACFEC" w:rsidR="00571E9B" w:rsidRDefault="00E6218E" w:rsidP="00571E9B">
      <w:pPr>
        <w:spacing w:line="360" w:lineRule="auto"/>
      </w:pPr>
      <w:r>
        <w:t>Ongoing evaluations of HIT supported clinical pathways are justified but would benefit from study designs that report key outcomes (including adverse events) and minimise the risk of bias.</w:t>
      </w:r>
    </w:p>
    <w:p w14:paraId="0E074E67" w14:textId="6F3EB957" w:rsidR="00571E9B" w:rsidRDefault="00571E9B" w:rsidP="00571E9B">
      <w:pPr>
        <w:spacing w:line="360" w:lineRule="auto"/>
      </w:pPr>
    </w:p>
    <w:p w14:paraId="54592302" w14:textId="45F18F01" w:rsidR="008B42AA" w:rsidRDefault="006D0EDA" w:rsidP="004207A7">
      <w:pPr>
        <w:pStyle w:val="Heading1"/>
        <w:rPr>
          <w:b/>
          <w:color w:val="auto"/>
          <w:sz w:val="24"/>
          <w:szCs w:val="24"/>
        </w:rPr>
      </w:pPr>
      <w:r w:rsidRPr="001C68E3">
        <w:rPr>
          <w:b/>
          <w:color w:val="auto"/>
          <w:sz w:val="24"/>
          <w:szCs w:val="24"/>
        </w:rPr>
        <w:t>ACKNOWLEDGEMENTS</w:t>
      </w:r>
    </w:p>
    <w:p w14:paraId="02B58AB8" w14:textId="77777777" w:rsidR="00CE7A9C" w:rsidRDefault="00CE7A9C" w:rsidP="00CE7A9C">
      <w:r>
        <w:t>This is a summary of independent research funded by NHS Global Digital Exemplar (GDE) scheme and carried out at the National Institute for Health Research (NIHR) Alder Hey Clinical Research Facility. The views expressed are those of the author(s) and not necessarily those of the GDE scheme, NHS, the NIHR or the Department of Health.</w:t>
      </w:r>
    </w:p>
    <w:p w14:paraId="5F07E4BD" w14:textId="0997639A" w:rsidR="00CE7A9C" w:rsidRPr="00966FD2" w:rsidRDefault="00CE7A9C" w:rsidP="00966FD2">
      <w:r>
        <w:t>DH is part funded by the NIHR Alder Hey Clinical Research Facility</w:t>
      </w:r>
    </w:p>
    <w:p w14:paraId="0C7A5412" w14:textId="37FB22F4" w:rsidR="004207A7" w:rsidRPr="0003377A" w:rsidRDefault="006D0EDA" w:rsidP="004207A7">
      <w:pPr>
        <w:spacing w:after="0" w:line="360" w:lineRule="auto"/>
        <w:rPr>
          <w:b/>
          <w:sz w:val="24"/>
          <w:szCs w:val="24"/>
        </w:rPr>
      </w:pPr>
      <w:r w:rsidRPr="0003377A">
        <w:rPr>
          <w:b/>
          <w:sz w:val="24"/>
          <w:szCs w:val="24"/>
        </w:rPr>
        <w:t>Competing Interests</w:t>
      </w:r>
    </w:p>
    <w:p w14:paraId="3878C647" w14:textId="27A67CEF" w:rsidR="004207A7" w:rsidRDefault="004207A7" w:rsidP="004207A7">
      <w:r>
        <w:t>None Declared.</w:t>
      </w:r>
    </w:p>
    <w:p w14:paraId="1F20C3CD" w14:textId="77777777" w:rsidR="004207A7" w:rsidRPr="0003377A" w:rsidRDefault="006D0EDA" w:rsidP="004207A7">
      <w:pPr>
        <w:spacing w:after="0" w:line="360" w:lineRule="auto"/>
        <w:rPr>
          <w:b/>
          <w:sz w:val="24"/>
          <w:szCs w:val="24"/>
        </w:rPr>
      </w:pPr>
      <w:r w:rsidRPr="0003377A">
        <w:rPr>
          <w:b/>
          <w:sz w:val="24"/>
          <w:szCs w:val="24"/>
        </w:rPr>
        <w:lastRenderedPageBreak/>
        <w:t>Funding Statement</w:t>
      </w:r>
    </w:p>
    <w:p w14:paraId="76581F66" w14:textId="2EC69CBC" w:rsidR="00571E9B" w:rsidRPr="004207A7" w:rsidRDefault="004207A7" w:rsidP="00571E9B">
      <w:pPr>
        <w:spacing w:line="360" w:lineRule="auto"/>
        <w:rPr>
          <w:color w:val="2F5496" w:themeColor="accent1" w:themeShade="BF"/>
          <w:sz w:val="24"/>
          <w:szCs w:val="24"/>
        </w:rPr>
      </w:pPr>
      <w:r w:rsidRPr="004207A7">
        <w:t>This research received no specific grant from any funding agency in the public, commercial or not-for-profit sectors</w:t>
      </w:r>
    </w:p>
    <w:p w14:paraId="7D371A94" w14:textId="4D9BFCFA" w:rsidR="00E257D7" w:rsidRPr="001C68E3" w:rsidRDefault="008B42AA" w:rsidP="008B42AA">
      <w:pPr>
        <w:pStyle w:val="Heading1"/>
        <w:spacing w:line="360" w:lineRule="auto"/>
        <w:rPr>
          <w:b/>
          <w:color w:val="auto"/>
          <w:sz w:val="24"/>
          <w:szCs w:val="24"/>
        </w:rPr>
      </w:pPr>
      <w:r w:rsidRPr="001C68E3">
        <w:rPr>
          <w:b/>
          <w:color w:val="auto"/>
          <w:sz w:val="24"/>
          <w:szCs w:val="24"/>
        </w:rPr>
        <w:t>REFERENCE</w:t>
      </w:r>
      <w:r w:rsidR="001C68E3" w:rsidRPr="001C68E3">
        <w:rPr>
          <w:b/>
          <w:color w:val="auto"/>
          <w:sz w:val="24"/>
          <w:szCs w:val="24"/>
        </w:rPr>
        <w:t xml:space="preserve"> LIST</w:t>
      </w:r>
    </w:p>
    <w:p w14:paraId="1267D280" w14:textId="77777777" w:rsidR="00E257D7" w:rsidRDefault="00E257D7"/>
    <w:p w14:paraId="73095CF7" w14:textId="77777777" w:rsidR="00411D35" w:rsidRPr="00411D35" w:rsidRDefault="00E257D7" w:rsidP="00411D35">
      <w:pPr>
        <w:pStyle w:val="EndNoteBibliography"/>
        <w:spacing w:after="0"/>
        <w:ind w:left="720" w:hanging="720"/>
      </w:pPr>
      <w:r>
        <w:fldChar w:fldCharType="begin"/>
      </w:r>
      <w:r>
        <w:instrText xml:space="preserve"> ADDIN EN.REFLIST </w:instrText>
      </w:r>
      <w:r>
        <w:fldChar w:fldCharType="separate"/>
      </w:r>
      <w:r w:rsidR="00411D35" w:rsidRPr="00411D35">
        <w:t>1. Cook DA, Teixeira MT, Heale BS, Cimino JJ, Del Fiol G. Context-sensitive decision support (infobuttons) in electronic health records: a systematic review. Journal of the American Medical Informatics Association : JAMIA 2017;</w:t>
      </w:r>
      <w:r w:rsidR="00411D35" w:rsidRPr="00411D35">
        <w:rPr>
          <w:b/>
        </w:rPr>
        <w:t>24</w:t>
      </w:r>
      <w:r w:rsidR="00411D35" w:rsidRPr="00411D35">
        <w:t xml:space="preserve">(2):460-68 </w:t>
      </w:r>
    </w:p>
    <w:p w14:paraId="55644E06" w14:textId="77777777" w:rsidR="00411D35" w:rsidRPr="00411D35" w:rsidRDefault="00411D35" w:rsidP="00411D35">
      <w:pPr>
        <w:pStyle w:val="EndNoteBibliography"/>
        <w:spacing w:after="0"/>
        <w:ind w:left="720" w:hanging="720"/>
      </w:pPr>
      <w:r w:rsidRPr="00411D35">
        <w:t>2. Rotter T, Kinsman L, James E, et al. Clinical pathways: effects on professional practice, patient outcomes, length of stay and hospital costs. Cochrane Database Syst Rev 2010(3):Cd006632 doi: 10.1002/14651858.CD006632.pub2[published Online First: Epub Date]|.</w:t>
      </w:r>
    </w:p>
    <w:p w14:paraId="4CDF6FAB" w14:textId="77777777" w:rsidR="00411D35" w:rsidRPr="00411D35" w:rsidRDefault="00411D35" w:rsidP="00411D35">
      <w:pPr>
        <w:pStyle w:val="EndNoteBibliography"/>
        <w:spacing w:after="0"/>
        <w:ind w:left="720" w:hanging="720"/>
      </w:pPr>
      <w:r w:rsidRPr="00411D35">
        <w:t>3. Kaushal R, Shojania KG, Bates DW. Effects of computerized physician order entry and clinical decision support systems on medication safety: A systematic review. Archives of Internal Medicine 2003;</w:t>
      </w:r>
      <w:r w:rsidRPr="00411D35">
        <w:rPr>
          <w:b/>
        </w:rPr>
        <w:t>163</w:t>
      </w:r>
      <w:r w:rsidRPr="00411D35">
        <w:t>(12):1409-16 doi: 10.1001/archinte.163.12.1409[published Online First: Epub Date]|.</w:t>
      </w:r>
    </w:p>
    <w:p w14:paraId="6144BD30" w14:textId="592266E6" w:rsidR="00411D35" w:rsidRPr="00411D35" w:rsidRDefault="00411D35" w:rsidP="00411D35">
      <w:pPr>
        <w:pStyle w:val="EndNoteBibliography"/>
        <w:spacing w:after="0"/>
        <w:ind w:left="720" w:hanging="720"/>
      </w:pPr>
      <w:r w:rsidRPr="00411D35">
        <w:t xml:space="preserve">4. England NAGoHITi. Making IT Work: Harnessing the Power of Health Information Technology to Improve Care in England. Secondary Making IT Work: Harnessing the Power of Health Information Technology to Improve Care in England  2016. </w:t>
      </w:r>
      <w:hyperlink r:id="rId10" w:history="1">
        <w:r w:rsidRPr="00411D35">
          <w:rPr>
            <w:rStyle w:val="Hyperlink"/>
          </w:rPr>
          <w:t>https://www.gov.uk/government/uploads/system/uploads/attachment_data/file/550866/Wachter_Review_Accessible.pdf</w:t>
        </w:r>
      </w:hyperlink>
      <w:r w:rsidRPr="00411D35">
        <w:t>.</w:t>
      </w:r>
    </w:p>
    <w:p w14:paraId="1467105E" w14:textId="77139000" w:rsidR="00411D35" w:rsidRPr="00411D35" w:rsidRDefault="00411D35" w:rsidP="00411D35">
      <w:pPr>
        <w:pStyle w:val="EndNoteBibliography"/>
        <w:spacing w:after="0"/>
        <w:ind w:left="720" w:hanging="720"/>
      </w:pPr>
      <w:r w:rsidRPr="00411D35">
        <w:t xml:space="preserve">5. (ONC) TOotNCfHIT. Policy making, Regulation and Strategy; Clinical Decision Support. Secondary Policy making, Regulation and Strategy; Clinical Decision Support  2013. </w:t>
      </w:r>
      <w:hyperlink r:id="rId11" w:history="1">
        <w:r w:rsidRPr="00411D35">
          <w:rPr>
            <w:rStyle w:val="Hyperlink"/>
          </w:rPr>
          <w:t>https://www.healthit.gov/policy-researchers-implementers/clinical-decision-support-cds</w:t>
        </w:r>
      </w:hyperlink>
      <w:r w:rsidRPr="00411D35">
        <w:t>.</w:t>
      </w:r>
    </w:p>
    <w:p w14:paraId="37015E20" w14:textId="77777777" w:rsidR="00411D35" w:rsidRPr="00411D35" w:rsidRDefault="00411D35" w:rsidP="00411D35">
      <w:pPr>
        <w:pStyle w:val="EndNoteBibliography"/>
        <w:spacing w:after="0"/>
        <w:ind w:left="720" w:hanging="720"/>
      </w:pPr>
      <w:r w:rsidRPr="00411D35">
        <w:t>6. Blumenthal  D. Launching HITECH. New England Journal of Medicine 2010;</w:t>
      </w:r>
      <w:r w:rsidRPr="00411D35">
        <w:rPr>
          <w:b/>
        </w:rPr>
        <w:t>362</w:t>
      </w:r>
      <w:r w:rsidRPr="00411D35">
        <w:t>(5):382-85 doi: 10.1056/NEJMp0912825[published Online First: Epub Date]|.</w:t>
      </w:r>
    </w:p>
    <w:p w14:paraId="606AC956" w14:textId="77777777" w:rsidR="00411D35" w:rsidRPr="00411D35" w:rsidRDefault="00411D35" w:rsidP="00411D35">
      <w:pPr>
        <w:pStyle w:val="EndNoteBibliography"/>
        <w:spacing w:after="0"/>
        <w:ind w:left="720" w:hanging="720"/>
      </w:pPr>
      <w:r w:rsidRPr="00411D35">
        <w:t>7. Black AD, Car J, Pagliari C, et al. The Impact of eHealth on the Quality and Safety of Health Care: A Systematic Overview. PLOS Medicine 2011;</w:t>
      </w:r>
      <w:r w:rsidRPr="00411D35">
        <w:rPr>
          <w:b/>
        </w:rPr>
        <w:t>8</w:t>
      </w:r>
      <w:r w:rsidRPr="00411D35">
        <w:t>(1):e1000387 doi: 10.1371/journal.pmed.1000387[published Online First: Epub Date]|.</w:t>
      </w:r>
    </w:p>
    <w:p w14:paraId="1ED4C8E6" w14:textId="77777777" w:rsidR="00411D35" w:rsidRPr="00411D35" w:rsidRDefault="00411D35" w:rsidP="00411D35">
      <w:pPr>
        <w:pStyle w:val="EndNoteBibliography"/>
        <w:spacing w:after="0"/>
        <w:ind w:left="720" w:hanging="720"/>
      </w:pPr>
      <w:r w:rsidRPr="00411D35">
        <w:t>8. Alharbi NS, Alsubki N, Jones S, Khunti K, Munro N, de Lusignan S. Impact of Information Technology-Based Interventions for Type 2 Diabetes Mellitus on Glycemic Control: A Systematic Review and Meta-Analysis. Journal of medical Internet research 2016;</w:t>
      </w:r>
      <w:r w:rsidRPr="00411D35">
        <w:rPr>
          <w:b/>
        </w:rPr>
        <w:t>18</w:t>
      </w:r>
      <w:r w:rsidRPr="00411D35">
        <w:t xml:space="preserve">(11):e310 </w:t>
      </w:r>
    </w:p>
    <w:p w14:paraId="0145C055" w14:textId="77777777" w:rsidR="00411D35" w:rsidRPr="00411D35" w:rsidRDefault="00411D35" w:rsidP="00411D35">
      <w:pPr>
        <w:pStyle w:val="EndNoteBibliography"/>
        <w:spacing w:after="0"/>
        <w:ind w:left="720" w:hanging="720"/>
      </w:pPr>
      <w:r w:rsidRPr="00411D35">
        <w:t>9. Ammenwerth E, Machan C, Schnell-Inderst P, Siebert U. The Effect of Electronic Prescribing on Medication Errors and Adverse Drug Events: A Systematic Review. Journal of the American Medical Informatics Association 2008;</w:t>
      </w:r>
      <w:r w:rsidRPr="00411D35">
        <w:rPr>
          <w:b/>
        </w:rPr>
        <w:t>15</w:t>
      </w:r>
      <w:r w:rsidRPr="00411D35">
        <w:t xml:space="preserve">(5):585-600 </w:t>
      </w:r>
    </w:p>
    <w:p w14:paraId="6FAD0CF1" w14:textId="77777777" w:rsidR="00411D35" w:rsidRPr="00411D35" w:rsidRDefault="00411D35" w:rsidP="00411D35">
      <w:pPr>
        <w:pStyle w:val="EndNoteBibliography"/>
        <w:spacing w:after="0"/>
        <w:ind w:left="720" w:hanging="720"/>
      </w:pPr>
      <w:r w:rsidRPr="00411D35">
        <w:t>10. Curtis CE, Al Bahar F, Marriott JF. The effectiveness of computerised decision support on antibiotic use in hospitals: A systematic review. PloS one 2017;</w:t>
      </w:r>
      <w:r w:rsidRPr="00411D35">
        <w:rPr>
          <w:b/>
        </w:rPr>
        <w:t>12</w:t>
      </w:r>
      <w:r w:rsidRPr="00411D35">
        <w:t xml:space="preserve">(8):e0183062 </w:t>
      </w:r>
    </w:p>
    <w:p w14:paraId="53799290" w14:textId="77777777" w:rsidR="00411D35" w:rsidRPr="00411D35" w:rsidRDefault="00411D35" w:rsidP="00411D35">
      <w:pPr>
        <w:pStyle w:val="EndNoteBibliography"/>
        <w:spacing w:after="0"/>
        <w:ind w:left="720" w:hanging="720"/>
      </w:pPr>
      <w:r w:rsidRPr="00411D35">
        <w:t>11. Durieux P, Trinquart L, Colombet I, et al. Computerized advice on drug dosage to improve prescribing practice. Cochrane Database Syst Rev 2008(3):Cd002894 doi: 10.1002/14651858.CD002894.pub2[published Online First: Epub Date]|.</w:t>
      </w:r>
    </w:p>
    <w:p w14:paraId="37B82305" w14:textId="77777777" w:rsidR="00411D35" w:rsidRPr="00411D35" w:rsidRDefault="00411D35" w:rsidP="00411D35">
      <w:pPr>
        <w:pStyle w:val="EndNoteBibliography"/>
        <w:spacing w:after="0"/>
        <w:ind w:left="720" w:hanging="720"/>
      </w:pPr>
      <w:r w:rsidRPr="00411D35">
        <w:t>12. Eslami S, Abu-Hanna A, de Keizer NF. Evaluation of outpatient computerized physician medication order entry systems: a systematic review. Journal of the American Medical Informatics Association : JAMIA 2007;</w:t>
      </w:r>
      <w:r w:rsidRPr="00411D35">
        <w:rPr>
          <w:b/>
        </w:rPr>
        <w:t>14</w:t>
      </w:r>
      <w:r w:rsidRPr="00411D35">
        <w:t xml:space="preserve">(4):400-06 </w:t>
      </w:r>
    </w:p>
    <w:p w14:paraId="08C00143" w14:textId="77777777" w:rsidR="00411D35" w:rsidRPr="00411D35" w:rsidRDefault="00411D35" w:rsidP="00411D35">
      <w:pPr>
        <w:pStyle w:val="EndNoteBibliography"/>
        <w:spacing w:after="0"/>
        <w:ind w:left="720" w:hanging="720"/>
      </w:pPr>
      <w:r w:rsidRPr="00411D35">
        <w:t>13. Goldzweig CL, Orshansky G, Paige NM, et al. Electronic health record-based interventions for improving appropriate diagnostic imaging: a systematic review and meta-analysis. Annals of internal medicine 2015;</w:t>
      </w:r>
      <w:r w:rsidRPr="00411D35">
        <w:rPr>
          <w:b/>
        </w:rPr>
        <w:t>162</w:t>
      </w:r>
      <w:r w:rsidRPr="00411D35">
        <w:t xml:space="preserve">(8):557-65 </w:t>
      </w:r>
    </w:p>
    <w:p w14:paraId="6EE3D558" w14:textId="77777777" w:rsidR="00411D35" w:rsidRPr="00411D35" w:rsidRDefault="00411D35" w:rsidP="00411D35">
      <w:pPr>
        <w:pStyle w:val="EndNoteBibliography"/>
        <w:spacing w:after="0"/>
        <w:ind w:left="720" w:hanging="720"/>
      </w:pPr>
      <w:r w:rsidRPr="00411D35">
        <w:lastRenderedPageBreak/>
        <w:t>14. Vanhaecht K, Bollmann M, Bower K, et al. International survey on the use and dissemination of clinical pathways in 23 countries. Journal of Integrated Care Pathways 2006;</w:t>
      </w:r>
      <w:r w:rsidRPr="00411D35">
        <w:rPr>
          <w:b/>
        </w:rPr>
        <w:t>10</w:t>
      </w:r>
      <w:r w:rsidRPr="00411D35">
        <w:t xml:space="preserve">(1):28-34 </w:t>
      </w:r>
    </w:p>
    <w:p w14:paraId="06757B30" w14:textId="77777777" w:rsidR="00411D35" w:rsidRPr="00411D35" w:rsidRDefault="00411D35" w:rsidP="00411D35">
      <w:pPr>
        <w:pStyle w:val="EndNoteBibliography"/>
        <w:spacing w:after="0"/>
        <w:ind w:left="720" w:hanging="720"/>
      </w:pPr>
      <w:r w:rsidRPr="00411D35">
        <w:t>15. Hindle D, Yazbeck AM. Clinical pathways in 17 European Union countries: a purposive survey. Aust Health Rev 2005;</w:t>
      </w:r>
      <w:r w:rsidRPr="00411D35">
        <w:rPr>
          <w:b/>
        </w:rPr>
        <w:t>29</w:t>
      </w:r>
      <w:r w:rsidRPr="00411D35">
        <w:t xml:space="preserve">(1):94-104 </w:t>
      </w:r>
    </w:p>
    <w:p w14:paraId="76DB7A5C" w14:textId="77777777" w:rsidR="00411D35" w:rsidRPr="00411D35" w:rsidRDefault="00411D35" w:rsidP="00411D35">
      <w:pPr>
        <w:pStyle w:val="EndNoteBibliography"/>
        <w:spacing w:after="0"/>
        <w:ind w:left="720" w:hanging="720"/>
      </w:pPr>
      <w:r w:rsidRPr="00411D35">
        <w:t xml:space="preserve">16. De Luc K. </w:t>
      </w:r>
      <w:r w:rsidRPr="00411D35">
        <w:rPr>
          <w:i/>
        </w:rPr>
        <w:t>Developing care pathways</w:t>
      </w:r>
      <w:r w:rsidRPr="00411D35">
        <w:t>: Radcliffe Publishing, 2001.</w:t>
      </w:r>
    </w:p>
    <w:p w14:paraId="42F6B023" w14:textId="77777777" w:rsidR="00411D35" w:rsidRPr="00411D35" w:rsidRDefault="00411D35" w:rsidP="00411D35">
      <w:pPr>
        <w:pStyle w:val="EndNoteBibliography"/>
        <w:spacing w:after="0"/>
        <w:ind w:left="720" w:hanging="720"/>
      </w:pPr>
      <w:r w:rsidRPr="00411D35">
        <w:t xml:space="preserve">17. Vanhaecht K. The impact of clinical pathways on the organisation of care processes. 2007 </w:t>
      </w:r>
    </w:p>
    <w:p w14:paraId="2377C62D" w14:textId="77777777" w:rsidR="00411D35" w:rsidRPr="00411D35" w:rsidRDefault="00411D35" w:rsidP="00411D35">
      <w:pPr>
        <w:pStyle w:val="EndNoteBibliography"/>
        <w:spacing w:after="0"/>
        <w:ind w:left="720" w:hanging="720"/>
      </w:pPr>
      <w:r w:rsidRPr="00411D35">
        <w:t>18. Hankey GJ, Kwan J, Sandercock P. In-hospital care pathways for stroke: a Cochrane systematic review. Stroke: Journal of the American Heart Association 2003;</w:t>
      </w:r>
      <w:r w:rsidRPr="00411D35">
        <w:rPr>
          <w:b/>
        </w:rPr>
        <w:t>34</w:t>
      </w:r>
      <w:r w:rsidRPr="00411D35">
        <w:t xml:space="preserve">(2):587-88 </w:t>
      </w:r>
    </w:p>
    <w:p w14:paraId="767C749A" w14:textId="77777777" w:rsidR="00411D35" w:rsidRPr="00411D35" w:rsidRDefault="00411D35" w:rsidP="00411D35">
      <w:pPr>
        <w:pStyle w:val="EndNoteBibliography"/>
        <w:spacing w:after="0"/>
        <w:ind w:left="720" w:hanging="720"/>
      </w:pPr>
      <w:r w:rsidRPr="00411D35">
        <w:t>19. Moher D, Liberati A, Tetzlaff J, Altman DG, The PG. Preferred Reporting Items for Systematic Reviews and Meta-Analyses: The PRISMA Statement. PLOS Medicine 2009;</w:t>
      </w:r>
      <w:r w:rsidRPr="00411D35">
        <w:rPr>
          <w:b/>
        </w:rPr>
        <w:t>6</w:t>
      </w:r>
      <w:r w:rsidRPr="00411D35">
        <w:t>(7):e1000097 doi: 10.1371/journal.pmed.1000097[published Online First: Epub Date]|.</w:t>
      </w:r>
    </w:p>
    <w:p w14:paraId="11ABD96A" w14:textId="6372FB26" w:rsidR="00411D35" w:rsidRPr="00411D35" w:rsidRDefault="00411D35" w:rsidP="00411D35">
      <w:pPr>
        <w:pStyle w:val="EndNoteBibliography"/>
        <w:spacing w:after="0"/>
        <w:ind w:left="720" w:hanging="720"/>
      </w:pPr>
      <w:r w:rsidRPr="00411D35">
        <w:t xml:space="preserve">20. Neame M. Protocol – systematic review of the effects of clinical pathways supported by health information technologies. PROSPERO 2018 CRD42018089986. Secondary Protocol – systematic review of the effects of clinical pathways supported by health information technologies. PROSPERO 2018 CRD42018089986  05.03.2018 2018. </w:t>
      </w:r>
      <w:hyperlink r:id="rId12" w:history="1">
        <w:r w:rsidRPr="00411D35">
          <w:rPr>
            <w:rStyle w:val="Hyperlink"/>
          </w:rPr>
          <w:t>http://www.crd.york.ac.uk/PROSPERO/display_record.php?ID=CRD42018089986</w:t>
        </w:r>
      </w:hyperlink>
      <w:r w:rsidRPr="00411D35">
        <w:t>.</w:t>
      </w:r>
    </w:p>
    <w:p w14:paraId="75C491B5" w14:textId="72CB051F" w:rsidR="00411D35" w:rsidRPr="00411D35" w:rsidRDefault="00411D35" w:rsidP="00411D35">
      <w:pPr>
        <w:pStyle w:val="EndNoteBibliography"/>
        <w:spacing w:after="0"/>
        <w:ind w:left="720" w:hanging="720"/>
      </w:pPr>
      <w:r w:rsidRPr="00411D35">
        <w:t xml:space="preserve">21. (EPOC) CEPaOoC. Describing interventions in EPOC reviews. EPOC Resources for review authors, 2017. Secondary Describing interventions in EPOC reviews. EPOC Resources for review authors, 2017  2017. </w:t>
      </w:r>
      <w:hyperlink r:id="rId13" w:history="1">
        <w:r w:rsidRPr="00411D35">
          <w:rPr>
            <w:rStyle w:val="Hyperlink"/>
          </w:rPr>
          <w:t>http://epoc.cochrane.org/resources/epoc-resources-review-authors</w:t>
        </w:r>
      </w:hyperlink>
      <w:r w:rsidRPr="00411D35">
        <w:t>. .</w:t>
      </w:r>
    </w:p>
    <w:p w14:paraId="2EDF49C4" w14:textId="089CD639" w:rsidR="00411D35" w:rsidRPr="00411D35" w:rsidRDefault="00411D35" w:rsidP="00411D35">
      <w:pPr>
        <w:pStyle w:val="EndNoteBibliography"/>
        <w:spacing w:after="0"/>
        <w:ind w:left="720" w:hanging="720"/>
      </w:pPr>
      <w:r w:rsidRPr="00411D35">
        <w:t xml:space="preserve">22. (EPOC) CEPaOoC. What outcomes should be reported in EPOC reviews? EPOC Resources for review authors, 2017. Secondary What outcomes should be reported in EPOC reviews? EPOC Resources for review authors, 2017  2017. </w:t>
      </w:r>
      <w:hyperlink r:id="rId14" w:history="1">
        <w:r w:rsidRPr="00411D35">
          <w:rPr>
            <w:rStyle w:val="Hyperlink"/>
          </w:rPr>
          <w:t>http://epoc.cochrane.org/sites/epoc.cochrane.org/files/public/uploads/Resources-for-authors2017/what_outcomes_should_be_reported_in_epoc_reviews.pdf</w:t>
        </w:r>
      </w:hyperlink>
      <w:r w:rsidRPr="00411D35">
        <w:t>.</w:t>
      </w:r>
    </w:p>
    <w:p w14:paraId="1B548C79" w14:textId="77777777" w:rsidR="00411D35" w:rsidRPr="00411D35" w:rsidRDefault="00411D35" w:rsidP="00411D35">
      <w:pPr>
        <w:pStyle w:val="EndNoteBibliography"/>
        <w:ind w:left="720" w:hanging="720"/>
      </w:pPr>
      <w:r w:rsidRPr="00411D35">
        <w:t>23. (EPOC) CEPaOoC. Suggested risk of bias criteria</w:t>
      </w:r>
    </w:p>
    <w:p w14:paraId="5DCC5F92" w14:textId="77777777" w:rsidR="00411D35" w:rsidRPr="00411D35" w:rsidRDefault="00411D35" w:rsidP="00411D35">
      <w:pPr>
        <w:pStyle w:val="EndNoteBibliography"/>
        <w:ind w:left="720" w:hanging="720"/>
      </w:pPr>
      <w:r w:rsidRPr="00411D35">
        <w:t>for EPOC reviews. Secondary Suggested risk of bias criteria</w:t>
      </w:r>
    </w:p>
    <w:p w14:paraId="0BA4DD01" w14:textId="0E87FBE6" w:rsidR="00411D35" w:rsidRPr="00411D35" w:rsidRDefault="00411D35" w:rsidP="00411D35">
      <w:pPr>
        <w:pStyle w:val="EndNoteBibliography"/>
        <w:spacing w:after="0"/>
        <w:ind w:left="720" w:hanging="720"/>
      </w:pPr>
      <w:r w:rsidRPr="00411D35">
        <w:t xml:space="preserve">for EPOC reviews  2017. </w:t>
      </w:r>
      <w:hyperlink r:id="rId15" w:history="1">
        <w:r w:rsidRPr="00411D35">
          <w:rPr>
            <w:rStyle w:val="Hyperlink"/>
          </w:rPr>
          <w:t>http://epoc.cochrane.org/resources/epoc-resources-review-authors</w:t>
        </w:r>
      </w:hyperlink>
      <w:r w:rsidRPr="00411D35">
        <w:t>.</w:t>
      </w:r>
    </w:p>
    <w:p w14:paraId="54F2CDC9" w14:textId="77777777" w:rsidR="00411D35" w:rsidRPr="00411D35" w:rsidRDefault="00411D35" w:rsidP="00411D35">
      <w:pPr>
        <w:pStyle w:val="EndNoteBibliography"/>
        <w:spacing w:after="0"/>
        <w:ind w:left="720" w:hanging="720"/>
      </w:pPr>
      <w:r w:rsidRPr="00411D35">
        <w:t>24. Hoffmann TC, Glasziou PP, Boutron I, et al. Better reporting of interventions: template for intervention description and replication (TIDieR) checklist and guide. BMJ : British Medical Journal 2014;</w:t>
      </w:r>
      <w:r w:rsidRPr="00411D35">
        <w:rPr>
          <w:b/>
        </w:rPr>
        <w:t>348</w:t>
      </w:r>
      <w:r w:rsidRPr="00411D35">
        <w:t xml:space="preserve"> doi: 10.1136/bmj.g1687[published Online First: Epub Date]|.</w:t>
      </w:r>
    </w:p>
    <w:p w14:paraId="51EEA91B" w14:textId="77777777" w:rsidR="00411D35" w:rsidRPr="00411D35" w:rsidRDefault="00411D35" w:rsidP="00411D35">
      <w:pPr>
        <w:pStyle w:val="EndNoteBibliography"/>
        <w:spacing w:after="0"/>
        <w:ind w:left="720" w:hanging="720"/>
      </w:pPr>
      <w:r w:rsidRPr="00411D35">
        <w:t>25. Juckel G, Stahl K, Norra C. [Computer-assisted treatment pathway for schizophrenia. Development and initial experiences]. Der Nervenarzt 2015;</w:t>
      </w:r>
      <w:r w:rsidRPr="00411D35">
        <w:rPr>
          <w:b/>
        </w:rPr>
        <w:t>86</w:t>
      </w:r>
      <w:r w:rsidRPr="00411D35">
        <w:t xml:space="preserve">(1):51-59 </w:t>
      </w:r>
    </w:p>
    <w:p w14:paraId="3FCBD318" w14:textId="77777777" w:rsidR="00411D35" w:rsidRPr="00411D35" w:rsidRDefault="00411D35" w:rsidP="00411D35">
      <w:pPr>
        <w:pStyle w:val="EndNoteBibliography"/>
        <w:spacing w:after="0"/>
        <w:ind w:left="720" w:hanging="720"/>
      </w:pPr>
      <w:r w:rsidRPr="00411D35">
        <w:t>26. Depinet H, Von Allmen D, Towbin A, Hornung R, Ho M, Alessandrini E. Risk stratification to decrease unnecessary diagnostic imaging for acute appendicitis. Pediatrics 2016;</w:t>
      </w:r>
      <w:r w:rsidRPr="00411D35">
        <w:rPr>
          <w:b/>
        </w:rPr>
        <w:t>138</w:t>
      </w:r>
      <w:r w:rsidRPr="00411D35">
        <w:t xml:space="preserve">(3) </w:t>
      </w:r>
    </w:p>
    <w:p w14:paraId="51990F78" w14:textId="77777777" w:rsidR="00411D35" w:rsidRPr="00411D35" w:rsidRDefault="00411D35" w:rsidP="00411D35">
      <w:pPr>
        <w:pStyle w:val="EndNoteBibliography"/>
        <w:spacing w:after="0"/>
        <w:ind w:left="720" w:hanging="720"/>
      </w:pPr>
      <w:r w:rsidRPr="00411D35">
        <w:t>27. Bloom FJ, Graf T, Anderer T, Stewart WF. Redesign of a Diabetes System of Care Using an All-or-None Diabetes Bundle to Build Teamwork and Improve Intermediate Outcomes. Diabetes Spectrum 2010;</w:t>
      </w:r>
      <w:r w:rsidRPr="00411D35">
        <w:rPr>
          <w:b/>
        </w:rPr>
        <w:t>23</w:t>
      </w:r>
      <w:r w:rsidRPr="00411D35">
        <w:t>(3):165-69 doi: 10.2337/diaspect.23.3.165[published Online First: Epub Date]|.</w:t>
      </w:r>
    </w:p>
    <w:p w14:paraId="4C25D0E0" w14:textId="77777777" w:rsidR="00411D35" w:rsidRPr="00411D35" w:rsidRDefault="00411D35" w:rsidP="00411D35">
      <w:pPr>
        <w:pStyle w:val="EndNoteBibliography"/>
        <w:spacing w:after="0"/>
        <w:ind w:left="720" w:hanging="720"/>
      </w:pPr>
      <w:r w:rsidRPr="00411D35">
        <w:t>28. Bartlett KW, McLean HS, Parente VM, Morales V, Hauser J. Improving the efficiency of care for pediatric patients hospitalized with asthma. Hospital Pediatrics 2017;</w:t>
      </w:r>
      <w:r w:rsidRPr="00411D35">
        <w:rPr>
          <w:b/>
        </w:rPr>
        <w:t>7</w:t>
      </w:r>
      <w:r w:rsidRPr="00411D35">
        <w:t xml:space="preserve">(1):31-38 </w:t>
      </w:r>
    </w:p>
    <w:p w14:paraId="577F740D" w14:textId="77777777" w:rsidR="00411D35" w:rsidRPr="00411D35" w:rsidRDefault="00411D35" w:rsidP="00411D35">
      <w:pPr>
        <w:pStyle w:val="EndNoteBibliography"/>
        <w:spacing w:after="0"/>
        <w:ind w:left="720" w:hanging="720"/>
      </w:pPr>
      <w:r w:rsidRPr="00411D35">
        <w:t>29. Fall TIPS: strategies to promote adoption and use of a fall prevention toolkit. AMIA Annual Symposium Proceedings; 2009. American Medical Informatics Association.</w:t>
      </w:r>
    </w:p>
    <w:p w14:paraId="7A0376E5" w14:textId="77777777" w:rsidR="00411D35" w:rsidRPr="00411D35" w:rsidRDefault="00411D35" w:rsidP="00411D35">
      <w:pPr>
        <w:pStyle w:val="EndNoteBibliography"/>
        <w:spacing w:after="0"/>
        <w:ind w:left="720" w:hanging="720"/>
      </w:pPr>
      <w:r w:rsidRPr="00411D35">
        <w:t>30. Hayden GE, Tuuri RE, Scott R, et al. Triage sepsis alert and sepsis protocol lower times to fluids and antibiotics in the ED. The American journal of emergency medicine 2016;</w:t>
      </w:r>
      <w:r w:rsidRPr="00411D35">
        <w:rPr>
          <w:b/>
        </w:rPr>
        <w:t>34</w:t>
      </w:r>
      <w:r w:rsidRPr="00411D35">
        <w:t xml:space="preserve">(1):1-9 </w:t>
      </w:r>
    </w:p>
    <w:p w14:paraId="65CC0B93" w14:textId="77777777" w:rsidR="00411D35" w:rsidRPr="00411D35" w:rsidRDefault="00411D35" w:rsidP="00411D35">
      <w:pPr>
        <w:pStyle w:val="EndNoteBibliography"/>
        <w:spacing w:after="0"/>
        <w:ind w:left="720" w:hanging="720"/>
      </w:pPr>
      <w:r w:rsidRPr="00411D35">
        <w:t xml:space="preserve">31. Pageler NM, Longhurst CA, Wood M, et al. Use of electronic medical record–enhanced checklist and electronic dashboard to decrease CLABSIs. Pediatrics 2014:peds. 2013-249 </w:t>
      </w:r>
    </w:p>
    <w:p w14:paraId="04297172" w14:textId="77777777" w:rsidR="00411D35" w:rsidRPr="00411D35" w:rsidRDefault="00411D35" w:rsidP="00411D35">
      <w:pPr>
        <w:pStyle w:val="EndNoteBibliography"/>
        <w:spacing w:after="0"/>
        <w:ind w:left="720" w:hanging="720"/>
      </w:pPr>
      <w:r w:rsidRPr="00411D35">
        <w:t>32. Malouf-Todaro N, Barker J, Jupiter D, Tipton PH, Peace J. Impact of enhanced ventilator care bundle checklist on nursing documentation in an intensive care unit. Journal of nursing care quality 2013;</w:t>
      </w:r>
      <w:r w:rsidRPr="00411D35">
        <w:rPr>
          <w:b/>
        </w:rPr>
        <w:t>28</w:t>
      </w:r>
      <w:r w:rsidRPr="00411D35">
        <w:t xml:space="preserve">(3):233-40 </w:t>
      </w:r>
    </w:p>
    <w:p w14:paraId="0BF90B1B" w14:textId="77777777" w:rsidR="00411D35" w:rsidRPr="00411D35" w:rsidRDefault="00411D35" w:rsidP="00411D35">
      <w:pPr>
        <w:pStyle w:val="EndNoteBibliography"/>
        <w:spacing w:after="0"/>
        <w:ind w:left="720" w:hanging="720"/>
      </w:pPr>
      <w:r w:rsidRPr="00411D35">
        <w:lastRenderedPageBreak/>
        <w:t>33. Katzan IL, Fan Y, Griffith SD, et al. Electronic stroke CarePath: Integrated approach to stroke care. Circulation: Cardiovascular Quality and Outcomes 2015;</w:t>
      </w:r>
      <w:r w:rsidRPr="00411D35">
        <w:rPr>
          <w:b/>
        </w:rPr>
        <w:t>8</w:t>
      </w:r>
      <w:r w:rsidRPr="00411D35">
        <w:t xml:space="preserve">(6) </w:t>
      </w:r>
    </w:p>
    <w:p w14:paraId="4B5C6F52" w14:textId="77777777" w:rsidR="00411D35" w:rsidRPr="00411D35" w:rsidRDefault="00411D35" w:rsidP="00411D35">
      <w:pPr>
        <w:pStyle w:val="EndNoteBibliography"/>
        <w:spacing w:after="0"/>
        <w:ind w:left="720" w:hanging="720"/>
      </w:pPr>
      <w:r w:rsidRPr="00411D35">
        <w:t>34. Hermon A, Pain T, Beckett P, et al. Improving compliance with central venous catheter care bundles using electronic records. Nursing in critical care 2015;</w:t>
      </w:r>
      <w:r w:rsidRPr="00411D35">
        <w:rPr>
          <w:b/>
        </w:rPr>
        <w:t>20</w:t>
      </w:r>
      <w:r w:rsidRPr="00411D35">
        <w:t xml:space="preserve">(4):196-203 </w:t>
      </w:r>
    </w:p>
    <w:p w14:paraId="6918AEFE" w14:textId="77777777" w:rsidR="00411D35" w:rsidRPr="00411D35" w:rsidRDefault="00411D35" w:rsidP="00411D35">
      <w:pPr>
        <w:pStyle w:val="EndNoteBibliography"/>
        <w:spacing w:after="0"/>
        <w:ind w:left="720" w:hanging="720"/>
      </w:pPr>
      <w:r w:rsidRPr="00411D35">
        <w:t>35. Starmer J, Giuse D. A Real-time Ventilator Management Dashboard: Toward Hardwiring Compliance with Evidence-based Guidelines. AMIA Annual Symposium Proceedings 2008;</w:t>
      </w:r>
      <w:r w:rsidRPr="00411D35">
        <w:rPr>
          <w:b/>
        </w:rPr>
        <w:t>2008</w:t>
      </w:r>
      <w:r w:rsidRPr="00411D35">
        <w:t xml:space="preserve">:702-06 </w:t>
      </w:r>
    </w:p>
    <w:p w14:paraId="2F0C3E16" w14:textId="77777777" w:rsidR="00411D35" w:rsidRPr="00411D35" w:rsidRDefault="00411D35" w:rsidP="00411D35">
      <w:pPr>
        <w:pStyle w:val="EndNoteBibliography"/>
        <w:spacing w:after="0"/>
        <w:ind w:left="720" w:hanging="720"/>
      </w:pPr>
      <w:r w:rsidRPr="00411D35">
        <w:t>36. Beriwal S, Rajagopalan MS, Flickinger JC, Rakfal SM, Rodgers E, Heron DE. How effective are clinical pathways with and without online peer-review? An analysis of bone metastases pathway in a large, integrated National Cancer Institute-Designated Comprehensive Cancer Center Network. International journal of radiation oncology, biology, physics 2012;</w:t>
      </w:r>
      <w:r w:rsidRPr="00411D35">
        <w:rPr>
          <w:b/>
        </w:rPr>
        <w:t>83</w:t>
      </w:r>
      <w:r w:rsidRPr="00411D35">
        <w:t xml:space="preserve">(4):1246-51 </w:t>
      </w:r>
    </w:p>
    <w:p w14:paraId="25D2233B" w14:textId="77777777" w:rsidR="00411D35" w:rsidRPr="00411D35" w:rsidRDefault="00411D35" w:rsidP="00411D35">
      <w:pPr>
        <w:pStyle w:val="EndNoteBibliography"/>
        <w:spacing w:after="0"/>
        <w:ind w:left="720" w:hanging="720"/>
      </w:pPr>
      <w:r w:rsidRPr="00411D35">
        <w:t>37. Gebhardt BJ, Rajagopalan MS, Gill BS, et al. Impact of dynamic changes to a bone metastases pathway in a large, integrated, National Cancer Institute-designated comprehensive cancer center network. Practical radiation oncology 2015;</w:t>
      </w:r>
      <w:r w:rsidRPr="00411D35">
        <w:rPr>
          <w:b/>
        </w:rPr>
        <w:t>5</w:t>
      </w:r>
      <w:r w:rsidRPr="00411D35">
        <w:t xml:space="preserve">(6):398-405 </w:t>
      </w:r>
    </w:p>
    <w:p w14:paraId="305EA466" w14:textId="77777777" w:rsidR="00411D35" w:rsidRPr="00411D35" w:rsidRDefault="00411D35" w:rsidP="00411D35">
      <w:pPr>
        <w:pStyle w:val="EndNoteBibliography"/>
        <w:spacing w:after="0"/>
        <w:ind w:left="720" w:hanging="720"/>
      </w:pPr>
      <w:r w:rsidRPr="00411D35">
        <w:t>38. Graff LG, Chern C-H, Radford M. Emergency physicians' acute coronary syndrome testing threshold and diagnostic performance: acute coronary syndrome critical pathway with return visit feedback. Critical pathways in cardiology 2014;</w:t>
      </w:r>
      <w:r w:rsidRPr="00411D35">
        <w:rPr>
          <w:b/>
        </w:rPr>
        <w:t>13</w:t>
      </w:r>
      <w:r w:rsidRPr="00411D35">
        <w:t xml:space="preserve">(3):99-103 </w:t>
      </w:r>
    </w:p>
    <w:p w14:paraId="57437BF3" w14:textId="77777777" w:rsidR="00411D35" w:rsidRPr="00411D35" w:rsidRDefault="00411D35" w:rsidP="00411D35">
      <w:pPr>
        <w:pStyle w:val="EndNoteBibliography"/>
        <w:spacing w:after="0"/>
        <w:ind w:left="720" w:hanging="720"/>
      </w:pPr>
      <w:r w:rsidRPr="00411D35">
        <w:t>39. Cooke DT, Calhoun RF, Kuderer V, David EA. A defined esophagectomy perioperative clinical care process can improve outcomes and costs. American Surgeon 2017;</w:t>
      </w:r>
      <w:r w:rsidRPr="00411D35">
        <w:rPr>
          <w:b/>
        </w:rPr>
        <w:t>83</w:t>
      </w:r>
      <w:r w:rsidRPr="00411D35">
        <w:t xml:space="preserve">(1):103-11 </w:t>
      </w:r>
    </w:p>
    <w:p w14:paraId="1764BAAE" w14:textId="77777777" w:rsidR="00411D35" w:rsidRPr="00411D35" w:rsidRDefault="00411D35" w:rsidP="00411D35">
      <w:pPr>
        <w:pStyle w:val="EndNoteBibliography"/>
        <w:spacing w:after="0"/>
        <w:ind w:left="720" w:hanging="720"/>
      </w:pPr>
      <w:r w:rsidRPr="00411D35">
        <w:t>40. Gunathilake W, Gunawardena S, Fernando R, Thomson G, Fernando D. The impact of a decision support tool linked to an electronic medical record on glycemic control in people with type 2 diabetes. Journal of diabetes science and technology 2013;</w:t>
      </w:r>
      <w:r w:rsidRPr="00411D35">
        <w:rPr>
          <w:b/>
        </w:rPr>
        <w:t>7</w:t>
      </w:r>
      <w:r w:rsidRPr="00411D35">
        <w:t xml:space="preserve">(3):653-59 </w:t>
      </w:r>
    </w:p>
    <w:p w14:paraId="4FBC8445" w14:textId="77777777" w:rsidR="00411D35" w:rsidRPr="00411D35" w:rsidRDefault="00411D35" w:rsidP="00411D35">
      <w:pPr>
        <w:pStyle w:val="EndNoteBibliography"/>
        <w:spacing w:after="0"/>
        <w:ind w:left="720" w:hanging="720"/>
      </w:pPr>
      <w:r w:rsidRPr="00411D35">
        <w:t>41. Bouamrane M-M, Mair FS. Implementation of an integrated preoperative care pathway and regional electronic clinical portal for preoperative assessment. BMC medical informatics and decision making 2014;</w:t>
      </w:r>
      <w:r w:rsidRPr="00411D35">
        <w:rPr>
          <w:b/>
        </w:rPr>
        <w:t>14</w:t>
      </w:r>
      <w:r w:rsidRPr="00411D35">
        <w:t xml:space="preserve">:93 </w:t>
      </w:r>
    </w:p>
    <w:p w14:paraId="0E7DE400" w14:textId="77777777" w:rsidR="00411D35" w:rsidRPr="00411D35" w:rsidRDefault="00411D35" w:rsidP="00411D35">
      <w:pPr>
        <w:pStyle w:val="EndNoteBibliography"/>
        <w:spacing w:after="0"/>
        <w:ind w:left="720" w:hanging="720"/>
      </w:pPr>
      <w:r w:rsidRPr="00411D35">
        <w:t>42. Smith C, Hough L, Cheung C-C, et al. Coordinate My Care: a clinical service that coordinates care, giving patients choice and improving quality of life. BMJ supportive &amp; palliative care 2012;</w:t>
      </w:r>
      <w:r w:rsidRPr="00411D35">
        <w:rPr>
          <w:b/>
        </w:rPr>
        <w:t>2</w:t>
      </w:r>
      <w:r w:rsidRPr="00411D35">
        <w:t xml:space="preserve">(4):301-07 </w:t>
      </w:r>
    </w:p>
    <w:p w14:paraId="77561174" w14:textId="77777777" w:rsidR="00411D35" w:rsidRPr="00411D35" w:rsidRDefault="00411D35" w:rsidP="00411D35">
      <w:pPr>
        <w:pStyle w:val="EndNoteBibliography"/>
        <w:spacing w:after="0"/>
        <w:ind w:left="720" w:hanging="720"/>
      </w:pPr>
      <w:r w:rsidRPr="00411D35">
        <w:t>43. Kempcke R, Schultheiss T, Kratzsch F, Eulitz M, Reichmann H, Ziemssen T. Modernes Therapiemanagement zur Verbesserung der Therapie mit Interferon beta-1b mit MSDS 3DModern therapy management for the improvement of the therapy with interferon beta-1b with MSDS 3D. Aktuelle Neurologie, Supplement 2012;</w:t>
      </w:r>
      <w:r w:rsidRPr="00411D35">
        <w:rPr>
          <w:b/>
        </w:rPr>
        <w:t>39</w:t>
      </w:r>
      <w:r w:rsidRPr="00411D35">
        <w:t xml:space="preserve"> </w:t>
      </w:r>
    </w:p>
    <w:p w14:paraId="5D39FEC7" w14:textId="77777777" w:rsidR="00411D35" w:rsidRPr="00411D35" w:rsidRDefault="00411D35" w:rsidP="00411D35">
      <w:pPr>
        <w:pStyle w:val="EndNoteBibliography"/>
        <w:spacing w:after="0"/>
        <w:ind w:left="720" w:hanging="720"/>
      </w:pPr>
      <w:r w:rsidRPr="00411D35">
        <w:t>44. Hollenbeck RD, Wells Q, Pollock J, et al. Implementation of a standardized pathway for the treatment of cardiac arrest patients using therapeutic hypothermia: "CODE ICE". Critical pathways in cardiology 2012;</w:t>
      </w:r>
      <w:r w:rsidRPr="00411D35">
        <w:rPr>
          <w:b/>
        </w:rPr>
        <w:t>11</w:t>
      </w:r>
      <w:r w:rsidRPr="00411D35">
        <w:t xml:space="preserve">(3):91-98 </w:t>
      </w:r>
    </w:p>
    <w:p w14:paraId="6E1E2C3C" w14:textId="77777777" w:rsidR="00411D35" w:rsidRPr="00411D35" w:rsidRDefault="00411D35" w:rsidP="00411D35">
      <w:pPr>
        <w:pStyle w:val="EndNoteBibliography"/>
        <w:spacing w:after="0"/>
        <w:ind w:left="720" w:hanging="720"/>
      </w:pPr>
      <w:r w:rsidRPr="00411D35">
        <w:t>45. Cooke DT, Calhoun RF, Kuderer V, David EA. A Defined Esophagectomy Perioperative Clinical Care Process Can Improve Outcomes and Costs. The American surgeon 2017;</w:t>
      </w:r>
      <w:r w:rsidRPr="00411D35">
        <w:rPr>
          <w:b/>
        </w:rPr>
        <w:t>83</w:t>
      </w:r>
      <w:r w:rsidRPr="00411D35">
        <w:t xml:space="preserve">(1):103-11 </w:t>
      </w:r>
    </w:p>
    <w:p w14:paraId="5E4F2CD5" w14:textId="77777777" w:rsidR="00411D35" w:rsidRPr="00411D35" w:rsidRDefault="00411D35" w:rsidP="00411D35">
      <w:pPr>
        <w:pStyle w:val="EndNoteBibliography"/>
        <w:spacing w:after="0"/>
        <w:ind w:left="720" w:hanging="720"/>
      </w:pPr>
      <w:r w:rsidRPr="00411D35">
        <w:t>46. Evans RS, Lloyd JF, Benuzillo J, et al. Automated identification and predictive tools to help identify high-risk heart failure patients: Pilot evaluation. Journal of the American Medical Informatics Association 2016;</w:t>
      </w:r>
      <w:r w:rsidRPr="00411D35">
        <w:rPr>
          <w:b/>
        </w:rPr>
        <w:t>23</w:t>
      </w:r>
      <w:r w:rsidRPr="00411D35">
        <w:t xml:space="preserve">(5):872-78 </w:t>
      </w:r>
    </w:p>
    <w:p w14:paraId="310AD401" w14:textId="77777777" w:rsidR="00411D35" w:rsidRPr="00411D35" w:rsidRDefault="00411D35" w:rsidP="00411D35">
      <w:pPr>
        <w:pStyle w:val="EndNoteBibliography"/>
        <w:spacing w:after="0"/>
        <w:ind w:left="720" w:hanging="720"/>
      </w:pPr>
      <w:r w:rsidRPr="00411D35">
        <w:t>47. Brown MD, Reeves MJ, Glynn T, Majid A, Kothari RU. Implementation of an emergency department based transient ischemic attack clinical pathway: a pilot study in knowledge translation. Academic emergency medicine : official journal of the Society for Academic Emergency Medicine 2007;</w:t>
      </w:r>
      <w:r w:rsidRPr="00411D35">
        <w:rPr>
          <w:b/>
        </w:rPr>
        <w:t>14</w:t>
      </w:r>
      <w:r w:rsidRPr="00411D35">
        <w:t xml:space="preserve">(11):1114-19 </w:t>
      </w:r>
    </w:p>
    <w:p w14:paraId="7268E551" w14:textId="77777777" w:rsidR="00411D35" w:rsidRPr="00411D35" w:rsidRDefault="00411D35" w:rsidP="00411D35">
      <w:pPr>
        <w:pStyle w:val="EndNoteBibliography"/>
        <w:spacing w:after="0"/>
        <w:ind w:left="720" w:hanging="720"/>
      </w:pPr>
      <w:r w:rsidRPr="00411D35">
        <w:t>48. Ellis PG, Brufsky AM, Beriwal S, et al. Pathways clinical decision support for appropriate use of key biomarkers. Journal of Oncology Practice 2016;</w:t>
      </w:r>
      <w:r w:rsidRPr="00411D35">
        <w:rPr>
          <w:b/>
        </w:rPr>
        <w:t>12</w:t>
      </w:r>
      <w:r w:rsidRPr="00411D35">
        <w:t xml:space="preserve">(6) </w:t>
      </w:r>
    </w:p>
    <w:p w14:paraId="4C86F173" w14:textId="77777777" w:rsidR="00411D35" w:rsidRPr="00411D35" w:rsidRDefault="00411D35" w:rsidP="00411D35">
      <w:pPr>
        <w:pStyle w:val="EndNoteBibliography"/>
        <w:spacing w:after="0"/>
        <w:ind w:left="720" w:hanging="720"/>
      </w:pPr>
      <w:r w:rsidRPr="00411D35">
        <w:t>49. Goldberg MJ. POSNA precourse quality, safety, value: From theory to practice management session 4 deliverables supracondylar clinical pathway. Journal of Pediatric Orthopaedics 2015;</w:t>
      </w:r>
      <w:r w:rsidRPr="00411D35">
        <w:rPr>
          <w:b/>
        </w:rPr>
        <w:t>35</w:t>
      </w:r>
      <w:r w:rsidRPr="00411D35">
        <w:t xml:space="preserve">(5) </w:t>
      </w:r>
    </w:p>
    <w:p w14:paraId="5C86AA5B" w14:textId="77777777" w:rsidR="00411D35" w:rsidRPr="00411D35" w:rsidRDefault="00411D35" w:rsidP="00411D35">
      <w:pPr>
        <w:pStyle w:val="EndNoteBibliography"/>
        <w:spacing w:after="0"/>
        <w:ind w:left="720" w:hanging="720"/>
      </w:pPr>
      <w:r w:rsidRPr="00411D35">
        <w:lastRenderedPageBreak/>
        <w:t>50. Homagk L, Deml O, Hofmann GO. [IT-based clinical pathway as a routine tool in trauma surgery]. Der Unfallchirurg 2012;</w:t>
      </w:r>
      <w:r w:rsidRPr="00411D35">
        <w:rPr>
          <w:b/>
        </w:rPr>
        <w:t>115</w:t>
      </w:r>
      <w:r w:rsidRPr="00411D35">
        <w:t xml:space="preserve">(12):1076-82 </w:t>
      </w:r>
    </w:p>
    <w:p w14:paraId="145600EF" w14:textId="77777777" w:rsidR="00411D35" w:rsidRPr="00411D35" w:rsidRDefault="00411D35" w:rsidP="00411D35">
      <w:pPr>
        <w:pStyle w:val="EndNoteBibliography"/>
        <w:spacing w:after="0"/>
        <w:ind w:left="720" w:hanging="720"/>
      </w:pPr>
      <w:r w:rsidRPr="00411D35">
        <w:t>51. Oostema J, Fedewa JL, DeLano M, Brown MD. Impact of an emergency department transient ischemic attack clinical pathway: Preliminary results of a prospective study. Annals of Emergency Medicine 2011;</w:t>
      </w:r>
      <w:r w:rsidRPr="00411D35">
        <w:rPr>
          <w:b/>
        </w:rPr>
        <w:t>58</w:t>
      </w:r>
      <w:r w:rsidRPr="00411D35">
        <w:t xml:space="preserve">(4) </w:t>
      </w:r>
    </w:p>
    <w:p w14:paraId="075D7AA4" w14:textId="77777777" w:rsidR="00411D35" w:rsidRPr="00411D35" w:rsidRDefault="00411D35" w:rsidP="00411D35">
      <w:pPr>
        <w:pStyle w:val="EndNoteBibliography"/>
        <w:spacing w:after="0"/>
        <w:ind w:left="720" w:hanging="720"/>
      </w:pPr>
      <w:r w:rsidRPr="00411D35">
        <w:t>52. Sung K, Chung C, Lee K, et al. Application of clinical pathway using electronic medical record system in pediatric patients with supracondylar fracture of the humerus: a before and after comparative study. BMC medical informatics and decision making 2013;</w:t>
      </w:r>
      <w:r w:rsidRPr="00411D35">
        <w:rPr>
          <w:b/>
        </w:rPr>
        <w:t>13</w:t>
      </w:r>
      <w:r w:rsidRPr="00411D35">
        <w:t xml:space="preserve">:87 </w:t>
      </w:r>
    </w:p>
    <w:p w14:paraId="760A674D" w14:textId="77777777" w:rsidR="00411D35" w:rsidRPr="00411D35" w:rsidRDefault="00411D35" w:rsidP="00411D35">
      <w:pPr>
        <w:pStyle w:val="EndNoteBibliography"/>
        <w:spacing w:after="0"/>
        <w:ind w:left="720" w:hanging="720"/>
      </w:pPr>
      <w:r w:rsidRPr="00411D35">
        <w:t>53. Sicotte C, Lapointe J, Clavel S, Fortin M-A. Benefits of improving processes in cancer care with a care pathway-based electronic medical record. Practical radiation oncology 2016;</w:t>
      </w:r>
      <w:r w:rsidRPr="00411D35">
        <w:rPr>
          <w:b/>
        </w:rPr>
        <w:t>6</w:t>
      </w:r>
      <w:r w:rsidRPr="00411D35">
        <w:t xml:space="preserve">(1):26-33 </w:t>
      </w:r>
    </w:p>
    <w:p w14:paraId="4AB887A7" w14:textId="77777777" w:rsidR="00411D35" w:rsidRPr="00411D35" w:rsidRDefault="00411D35" w:rsidP="00411D35">
      <w:pPr>
        <w:pStyle w:val="EndNoteBibliography"/>
        <w:spacing w:after="0"/>
        <w:ind w:left="720" w:hanging="720"/>
      </w:pPr>
      <w:r w:rsidRPr="00411D35">
        <w:t>54. Jackman DM, Zhang Y, Dalby C, et al. Cost and Survival Analysis Before and After Implementation of Dana-Farber Clinical Pathways for Patients With Stage IV Non-Small-Cell Lung Cancer. Journal of oncology practice 2017;</w:t>
      </w:r>
      <w:r w:rsidRPr="00411D35">
        <w:rPr>
          <w:b/>
        </w:rPr>
        <w:t>13</w:t>
      </w:r>
      <w:r w:rsidRPr="00411D35">
        <w:t xml:space="preserve">(4):e346 </w:t>
      </w:r>
    </w:p>
    <w:p w14:paraId="4FEF3F09" w14:textId="77777777" w:rsidR="00411D35" w:rsidRPr="00411D35" w:rsidRDefault="00411D35" w:rsidP="00411D35">
      <w:pPr>
        <w:pStyle w:val="EndNoteBibliography"/>
        <w:spacing w:after="0"/>
        <w:ind w:left="720" w:hanging="720"/>
      </w:pPr>
      <w:r w:rsidRPr="00411D35">
        <w:t>55. Haddad SH, Gonzales CB, Deeb AM, et al. Computerized physician order entry of a sedation protocol is not associated with improved sedation practice or outcomes in critically ill patients. BMC anesthesiology 2015;</w:t>
      </w:r>
      <w:r w:rsidRPr="00411D35">
        <w:rPr>
          <w:b/>
        </w:rPr>
        <w:t>15</w:t>
      </w:r>
      <w:r w:rsidRPr="00411D35">
        <w:t>:177 doi: 10.1186/s12871-015-0161-2[published Online First: Epub Date]|.</w:t>
      </w:r>
    </w:p>
    <w:p w14:paraId="7F6FD71A" w14:textId="77777777" w:rsidR="00411D35" w:rsidRPr="00411D35" w:rsidRDefault="00411D35" w:rsidP="00411D35">
      <w:pPr>
        <w:pStyle w:val="EndNoteBibliography"/>
        <w:spacing w:after="0"/>
        <w:ind w:left="720" w:hanging="720"/>
      </w:pPr>
      <w:r w:rsidRPr="00411D35">
        <w:t>56. Septimus E, Hickok J, Moody J, et al. Closing the Translation Gap: Toolkit-based Implementation of Universal Decolonization in Adult Intensive Care Units Reduces Central Line–associated Bloodstream Infections in 95 Community Hospitals. Clinical Infectious Diseases 2016;</w:t>
      </w:r>
      <w:r w:rsidRPr="00411D35">
        <w:rPr>
          <w:b/>
        </w:rPr>
        <w:t>63</w:t>
      </w:r>
      <w:r w:rsidRPr="00411D35">
        <w:t>(2):172-77 doi: 10.1093/cid/ciw282[published Online First: Epub Date]|.</w:t>
      </w:r>
    </w:p>
    <w:p w14:paraId="17415335" w14:textId="77777777" w:rsidR="00411D35" w:rsidRPr="00411D35" w:rsidRDefault="00411D35" w:rsidP="00411D35">
      <w:pPr>
        <w:pStyle w:val="EndNoteBibliography"/>
        <w:spacing w:after="0"/>
        <w:ind w:left="720" w:hanging="720"/>
      </w:pPr>
      <w:r w:rsidRPr="00411D35">
        <w:t>57. Dykes PC, Carroll DL, Hurley A, et al. Fall Prevention in Acute Care Hospitals: A Randomized Trial. JAMA : the journal of the American Medical Association 2010;</w:t>
      </w:r>
      <w:r w:rsidRPr="00411D35">
        <w:rPr>
          <w:b/>
        </w:rPr>
        <w:t>304</w:t>
      </w:r>
      <w:r w:rsidRPr="00411D35">
        <w:t>(17):1912-18 doi: 10.1001/jama.2010.1567[published Online First: Epub Date]|.</w:t>
      </w:r>
    </w:p>
    <w:p w14:paraId="1BB45E75" w14:textId="77777777" w:rsidR="00411D35" w:rsidRPr="00411D35" w:rsidRDefault="00411D35" w:rsidP="00411D35">
      <w:pPr>
        <w:pStyle w:val="EndNoteBibliography"/>
        <w:spacing w:after="0"/>
        <w:ind w:left="720" w:hanging="720"/>
      </w:pPr>
      <w:r w:rsidRPr="00411D35">
        <w:t>58. Balshem H, Helfand M, Schünemann HJ, et al. GRADE guidelines: 3. Rating the quality of evidence. Journal of Clinical Epidemiology 2011;</w:t>
      </w:r>
      <w:r w:rsidRPr="00411D35">
        <w:rPr>
          <w:b/>
        </w:rPr>
        <w:t>64</w:t>
      </w:r>
      <w:r w:rsidRPr="00411D35">
        <w:t>(4):401-06 doi: 10.1016/j.jclinepi.2010.07.015[published Online First: Epub Date]|.</w:t>
      </w:r>
    </w:p>
    <w:p w14:paraId="36F14E8D" w14:textId="77777777" w:rsidR="00411D35" w:rsidRPr="00411D35" w:rsidRDefault="00411D35" w:rsidP="00411D35">
      <w:pPr>
        <w:pStyle w:val="EndNoteBibliography"/>
        <w:spacing w:after="0"/>
        <w:ind w:left="720" w:hanging="720"/>
      </w:pPr>
      <w:r w:rsidRPr="00411D35">
        <w:t>59. Bartlett KW, Parente VM, Morales V, Hauser J, McLean HS. Improving the Efficiency of Care for Pediatric Patients Hospitalized With Asthma. Hospital pediatrics 2017;</w:t>
      </w:r>
      <w:r w:rsidRPr="00411D35">
        <w:rPr>
          <w:b/>
        </w:rPr>
        <w:t>7</w:t>
      </w:r>
      <w:r w:rsidRPr="00411D35">
        <w:t xml:space="preserve">(1):31-38 </w:t>
      </w:r>
    </w:p>
    <w:p w14:paraId="7C7C60F7" w14:textId="77777777" w:rsidR="00411D35" w:rsidRPr="00411D35" w:rsidRDefault="00411D35" w:rsidP="00411D35">
      <w:pPr>
        <w:pStyle w:val="EndNoteBibliography"/>
        <w:spacing w:after="0"/>
        <w:ind w:left="720" w:hanging="720"/>
      </w:pPr>
      <w:r w:rsidRPr="00411D35">
        <w:t>60. Jones SS, Perry T, Shekelle PG, Rudin RS. Health information technology: An updated systematic review with a focus on meaningful use. Annals of internal medicine 2014;</w:t>
      </w:r>
      <w:r w:rsidRPr="00411D35">
        <w:rPr>
          <w:b/>
        </w:rPr>
        <w:t>160</w:t>
      </w:r>
      <w:r w:rsidRPr="00411D35">
        <w:t xml:space="preserve">(1):48-54 </w:t>
      </w:r>
    </w:p>
    <w:p w14:paraId="1A836079" w14:textId="77777777" w:rsidR="00411D35" w:rsidRPr="00411D35" w:rsidRDefault="00411D35" w:rsidP="00411D35">
      <w:pPr>
        <w:pStyle w:val="EndNoteBibliography"/>
        <w:spacing w:after="0"/>
        <w:ind w:left="720" w:hanging="720"/>
      </w:pPr>
      <w:r w:rsidRPr="00411D35">
        <w:t>61. Colicchio TK, Facelli JC, Del Fiol G, Scammon DL, Bowes WA, 3rd, Narus SP. Health information technology adoption: Understanding research protocols and outcome measurements for IT interventions in health care. J Biomed Inform 2016;</w:t>
      </w:r>
      <w:r w:rsidRPr="00411D35">
        <w:rPr>
          <w:b/>
        </w:rPr>
        <w:t>63</w:t>
      </w:r>
      <w:r w:rsidRPr="00411D35">
        <w:t>:33-44 doi: 10.1016/j.jbi.2016.07.018[published Online First: Epub Date]|.</w:t>
      </w:r>
    </w:p>
    <w:p w14:paraId="432618D6" w14:textId="77777777" w:rsidR="00411D35" w:rsidRPr="00411D35" w:rsidRDefault="00411D35" w:rsidP="00411D35">
      <w:pPr>
        <w:pStyle w:val="EndNoteBibliography"/>
        <w:spacing w:after="0"/>
        <w:ind w:left="720" w:hanging="720"/>
      </w:pPr>
      <w:r w:rsidRPr="00411D35">
        <w:t>62. Eysenbach G. Tackling Publication Bias and Selective Reporting in Health Informatics Research: Register your eHealth Trials in the International eHealth Studies Registry. J Med Internet Res 2004;</w:t>
      </w:r>
      <w:r w:rsidRPr="00411D35">
        <w:rPr>
          <w:b/>
        </w:rPr>
        <w:t>6</w:t>
      </w:r>
      <w:r w:rsidRPr="00411D35">
        <w:t>(3):e35 doi: 10.2196/jmir.6.3.e35[published Online First: Epub Date]|.</w:t>
      </w:r>
    </w:p>
    <w:p w14:paraId="637099E6" w14:textId="77777777" w:rsidR="00411D35" w:rsidRPr="00411D35" w:rsidRDefault="00411D35" w:rsidP="00411D35">
      <w:pPr>
        <w:pStyle w:val="EndNoteBibliography"/>
        <w:spacing w:after="0"/>
        <w:ind w:left="720" w:hanging="720"/>
      </w:pPr>
      <w:r w:rsidRPr="00411D35">
        <w:t>63. Friedman CP, Abbas UL. Is medical informatics a mature science? A review of measurement practice in outcome studies of clinical systems. Int J Med Inform 2003;</w:t>
      </w:r>
      <w:r w:rsidRPr="00411D35">
        <w:rPr>
          <w:b/>
        </w:rPr>
        <w:t>69</w:t>
      </w:r>
      <w:r w:rsidRPr="00411D35">
        <w:t xml:space="preserve">(2-3):261-72 </w:t>
      </w:r>
    </w:p>
    <w:p w14:paraId="38708465" w14:textId="77777777" w:rsidR="00411D35" w:rsidRPr="00411D35" w:rsidRDefault="00411D35" w:rsidP="00411D35">
      <w:pPr>
        <w:pStyle w:val="EndNoteBibliography"/>
        <w:spacing w:after="0"/>
        <w:ind w:left="720" w:hanging="720"/>
      </w:pPr>
      <w:r w:rsidRPr="00411D35">
        <w:t>64. Ioannidis JP. Adverse events in randomized trials: neglected, restricted, distorted, and silenced. Archives of internal medicine 2009;</w:t>
      </w:r>
      <w:r w:rsidRPr="00411D35">
        <w:rPr>
          <w:b/>
        </w:rPr>
        <w:t>169</w:t>
      </w:r>
      <w:r w:rsidRPr="00411D35">
        <w:t xml:space="preserve">(19):1737-39 </w:t>
      </w:r>
    </w:p>
    <w:p w14:paraId="779998EE" w14:textId="77777777" w:rsidR="00411D35" w:rsidRPr="00411D35" w:rsidRDefault="00411D35" w:rsidP="00411D35">
      <w:pPr>
        <w:pStyle w:val="EndNoteBibliography"/>
        <w:spacing w:after="0"/>
        <w:ind w:left="720" w:hanging="720"/>
      </w:pPr>
      <w:r w:rsidRPr="00411D35">
        <w:t>65. Ioannidis JP, Lau J. Completeness of safety reporting in randomized trials: an evaluation of 7 medical areas. Jama 2001;</w:t>
      </w:r>
      <w:r w:rsidRPr="00411D35">
        <w:rPr>
          <w:b/>
        </w:rPr>
        <w:t>285</w:t>
      </w:r>
      <w:r w:rsidRPr="00411D35">
        <w:t xml:space="preserve">(4):437-43 </w:t>
      </w:r>
    </w:p>
    <w:p w14:paraId="52B4385E" w14:textId="77777777" w:rsidR="00411D35" w:rsidRPr="00411D35" w:rsidRDefault="00411D35" w:rsidP="00411D35">
      <w:pPr>
        <w:pStyle w:val="EndNoteBibliography"/>
        <w:ind w:left="720" w:hanging="720"/>
      </w:pPr>
      <w:r w:rsidRPr="00411D35">
        <w:t>66. Pitrou I, Boutron I, Ahmad N, Ravaud P. Reporting of safety results in published reports of randomized controlled trials. Archives of internal medicine 2009;</w:t>
      </w:r>
      <w:r w:rsidRPr="00411D35">
        <w:rPr>
          <w:b/>
        </w:rPr>
        <w:t>169</w:t>
      </w:r>
      <w:r w:rsidRPr="00411D35">
        <w:t xml:space="preserve">(19):1756-61 </w:t>
      </w:r>
    </w:p>
    <w:p w14:paraId="280349A7" w14:textId="6AB23BFD" w:rsidR="00E257D7" w:rsidRDefault="00E257D7">
      <w:r>
        <w:fldChar w:fldCharType="end"/>
      </w:r>
    </w:p>
    <w:p w14:paraId="39A7FD53" w14:textId="3EF07B56" w:rsidR="00903501" w:rsidRDefault="00903501"/>
    <w:p w14:paraId="2AB859F3" w14:textId="42FAC703" w:rsidR="002F6BB3" w:rsidRDefault="00D65BB4">
      <w:r>
        <w:rPr>
          <w:noProof/>
          <w:lang w:eastAsia="en-GB"/>
        </w:rPr>
        <w:lastRenderedPageBreak/>
        <mc:AlternateContent>
          <mc:Choice Requires="wps">
            <w:drawing>
              <wp:anchor distT="45720" distB="45720" distL="114300" distR="114300" simplePos="0" relativeHeight="251681792" behindDoc="0" locked="0" layoutInCell="1" allowOverlap="1" wp14:anchorId="6FDA20C7" wp14:editId="1AB732D0">
                <wp:simplePos x="0" y="0"/>
                <wp:positionH relativeFrom="margin">
                  <wp:posOffset>-142875</wp:posOffset>
                </wp:positionH>
                <wp:positionV relativeFrom="paragraph">
                  <wp:posOffset>133350</wp:posOffset>
                </wp:positionV>
                <wp:extent cx="5657850" cy="2867025"/>
                <wp:effectExtent l="0" t="0" r="19050" b="2857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7850" cy="2867025"/>
                        </a:xfrm>
                        <a:prstGeom prst="rect">
                          <a:avLst/>
                        </a:prstGeom>
                        <a:solidFill>
                          <a:srgbClr val="FFFFFF"/>
                        </a:solidFill>
                        <a:ln w="9525">
                          <a:solidFill>
                            <a:srgbClr val="000000"/>
                          </a:solidFill>
                          <a:miter lim="800000"/>
                          <a:headEnd/>
                          <a:tailEnd/>
                        </a:ln>
                      </wps:spPr>
                      <wps:txbx>
                        <w:txbxContent>
                          <w:p w14:paraId="1C18CE68" w14:textId="77777777" w:rsidR="00864F16" w:rsidRDefault="00864F16" w:rsidP="00AD1416">
                            <w:pPr>
                              <w:ind w:firstLine="720"/>
                              <w:rPr>
                                <w:i/>
                              </w:rPr>
                            </w:pPr>
                            <w:r>
                              <w:rPr>
                                <w:i/>
                              </w:rPr>
                              <w:t>A clinical pathway is a structured, multi-disciplinary plan of care where</w:t>
                            </w:r>
                          </w:p>
                          <w:p w14:paraId="7EB338BB" w14:textId="43FC66A9" w:rsidR="00864F16" w:rsidRDefault="00864F16" w:rsidP="00AD1416">
                            <w:r>
                              <w:t>(Meets at least three of the following criteria)</w:t>
                            </w:r>
                          </w:p>
                          <w:p w14:paraId="3C944CAE" w14:textId="77777777" w:rsidR="00864F16" w:rsidRPr="000B0F6C" w:rsidRDefault="00864F16" w:rsidP="00AD1416">
                            <w:pPr>
                              <w:pStyle w:val="ListParagraph"/>
                              <w:numPr>
                                <w:ilvl w:val="0"/>
                                <w:numId w:val="1"/>
                              </w:numPr>
                            </w:pPr>
                            <w:r>
                              <w:rPr>
                                <w:i/>
                              </w:rPr>
                              <w:t>The intervention is used to channel the translation of guidelines or evidence into local structures</w:t>
                            </w:r>
                          </w:p>
                          <w:p w14:paraId="204E74AC" w14:textId="77777777" w:rsidR="00864F16" w:rsidRPr="000B0F6C" w:rsidRDefault="00864F16" w:rsidP="00AD1416">
                            <w:pPr>
                              <w:pStyle w:val="ListParagraph"/>
                              <w:numPr>
                                <w:ilvl w:val="0"/>
                                <w:numId w:val="1"/>
                              </w:numPr>
                            </w:pPr>
                            <w:r>
                              <w:rPr>
                                <w:i/>
                              </w:rPr>
                              <w:t>The intervention details steps in a course of treatment or care in a plan, pathway, algorithm, guideline, protocol or any other inventory of actions</w:t>
                            </w:r>
                          </w:p>
                          <w:p w14:paraId="7CDEAC91" w14:textId="77777777" w:rsidR="00864F16" w:rsidRPr="004D5E84" w:rsidRDefault="00864F16" w:rsidP="00AD1416">
                            <w:pPr>
                              <w:pStyle w:val="ListParagraph"/>
                              <w:numPr>
                                <w:ilvl w:val="0"/>
                                <w:numId w:val="1"/>
                              </w:numPr>
                            </w:pPr>
                            <w:r>
                              <w:rPr>
                                <w:i/>
                              </w:rPr>
                              <w:t>The intervention had time-frames of criteria-based progression (i.e. steps were taken if designated criteria were met)</w:t>
                            </w:r>
                          </w:p>
                          <w:p w14:paraId="058F3ED3" w14:textId="77777777" w:rsidR="00864F16" w:rsidRDefault="00864F16" w:rsidP="00AD1416">
                            <w:pPr>
                              <w:pStyle w:val="ListParagraph"/>
                              <w:numPr>
                                <w:ilvl w:val="0"/>
                                <w:numId w:val="1"/>
                              </w:numPr>
                            </w:pPr>
                            <w:r w:rsidRPr="004D5E84">
                              <w:rPr>
                                <w:i/>
                              </w:rPr>
                              <w:t>The intervention aimed to standardise care for a specific clinical problem, procedure or episode of care in a specific population</w:t>
                            </w:r>
                          </w:p>
                          <w:p w14:paraId="6369D9C6" w14:textId="77777777" w:rsidR="00864F16" w:rsidRPr="000B0F6C" w:rsidRDefault="00864F16" w:rsidP="00AD1416">
                            <w:pPr>
                              <w:pStyle w:val="ListParagraph"/>
                            </w:pPr>
                          </w:p>
                          <w:p w14:paraId="6ED478D0" w14:textId="1A25166E" w:rsidR="00864F16" w:rsidRPr="004D5E84" w:rsidRDefault="00864F16" w:rsidP="00AD1416">
                            <w:pPr>
                              <w:rPr>
                                <w:b/>
                              </w:rPr>
                            </w:pPr>
                            <w:r>
                              <w:rPr>
                                <w:b/>
                              </w:rPr>
                              <w:t xml:space="preserve">Figure 1. Definition of a Clinical Pathway (Adapted from </w:t>
                            </w:r>
                            <w:r>
                              <w:rPr>
                                <w:b/>
                              </w:rPr>
                              <w:fldChar w:fldCharType="begin"/>
                            </w:r>
                            <w:r>
                              <w:rPr>
                                <w:b/>
                              </w:rPr>
                              <w:instrText xml:space="preserve"> ADDIN EN.CITE &lt;EndNote&gt;&lt;Cite&gt;&lt;Author&gt;Rotter&lt;/Author&gt;&lt;Year&gt;2010&lt;/Year&gt;&lt;RecNum&gt;539&lt;/RecNum&gt;&lt;DisplayText&gt;[2]&lt;/DisplayText&gt;&lt;record&gt;&lt;rec-number&gt;539&lt;/rec-number&gt;&lt;foreign-keys&gt;&lt;key app="EN" db-id="w59t25p0y20pv6e2wxopspd0z2peddrsfdvx" timestamp="1521216582"&gt;539&lt;/key&gt;&lt;/foreign-keys&gt;&lt;ref-type name="Journal Article"&gt;17&lt;/ref-type&gt;&lt;contributors&gt;&lt;authors&gt;&lt;author&gt;Rotter, T.&lt;/author&gt;&lt;author&gt;Kinsman, L.&lt;/author&gt;&lt;author&gt;James, E.&lt;/author&gt;&lt;author&gt;Machotta, A.&lt;/author&gt;&lt;author&gt;Gothe, H.&lt;/author&gt;&lt;author&gt;Willis, J.&lt;/author&gt;&lt;author&gt;Snow, P.&lt;/author&gt;&lt;author&gt;Kugler, J.&lt;/author&gt;&lt;/authors&gt;&lt;/contributors&gt;&lt;auth-address&gt;Department of Public Health, Dresden Medical School, University of Dresden, Dresden, Germany, D-01307.&lt;/auth-address&gt;&lt;titles&gt;&lt;title&gt;Clinical pathways: effects on professional practice, patient outcomes, length of stay and hospital costs&lt;/title&gt;&lt;secondary-title&gt;Cochrane Database Syst Rev&lt;/secondary-title&gt;&lt;alt-title&gt;The Cochrane database of systematic reviews&lt;/alt-title&gt;&lt;/titles&gt;&lt;alt-periodical&gt;&lt;full-title&gt;The Cochrane database of systematic reviews&lt;/full-title&gt;&lt;/alt-periodical&gt;&lt;pages&gt;Cd006632&lt;/pages&gt;&lt;number&gt;3&lt;/number&gt;&lt;edition&gt;2010/03/20&lt;/edition&gt;&lt;keywords&gt;&lt;keyword&gt;*Critical Pathways/economics/organization &amp;amp; administration/standards&lt;/keyword&gt;&lt;keyword&gt;*Hospital Costs&lt;/keyword&gt;&lt;keyword&gt;Humans&lt;/keyword&gt;&lt;keyword&gt;*Length of Stay&lt;/keyword&gt;&lt;keyword&gt;*Outcome and Process Assessment (Health Care)/organization &amp;amp;&lt;/keyword&gt;&lt;keyword&gt;administration/standards&lt;/keyword&gt;&lt;keyword&gt;*Professional Practice/economics/organization &amp;amp; administration/standards&lt;/keyword&gt;&lt;/keywords&gt;&lt;dates&gt;&lt;year&gt;2010&lt;/year&gt;&lt;pub-dates&gt;&lt;date&gt;Mar 17&lt;/date&gt;&lt;/pub-dates&gt;&lt;/dates&gt;&lt;isbn&gt;1361-6137&lt;/isbn&gt;&lt;accession-num&gt;20238347&lt;/accession-num&gt;&lt;urls&gt;&lt;/urls&gt;&lt;electronic-resource-num&gt;10.1002/14651858.CD006632.pub2&lt;/electronic-resource-num&gt;&lt;remote-database-provider&gt;NLM&lt;/remote-database-provider&gt;&lt;language&gt;eng&lt;/language&gt;&lt;/record&gt;&lt;/Cite&gt;&lt;/EndNote&gt;</w:instrText>
                            </w:r>
                            <w:r>
                              <w:rPr>
                                <w:b/>
                              </w:rPr>
                              <w:fldChar w:fldCharType="separate"/>
                            </w:r>
                            <w:r>
                              <w:rPr>
                                <w:b/>
                                <w:noProof/>
                              </w:rPr>
                              <w:t>[2]</w:t>
                            </w:r>
                            <w:r>
                              <w:rPr>
                                <w:b/>
                              </w:rPr>
                              <w:fldChar w:fldCharType="end"/>
                            </w:r>
                            <w:r>
                              <w:rPr>
                                <w:b/>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FDA20C7" id="_x0000_t202" coordsize="21600,21600" o:spt="202" path="m,l,21600r21600,l21600,xe">
                <v:stroke joinstyle="miter"/>
                <v:path gradientshapeok="t" o:connecttype="rect"/>
              </v:shapetype>
              <v:shape id="Text Box 2" o:spid="_x0000_s1026" type="#_x0000_t202" style="position:absolute;margin-left:-11.25pt;margin-top:10.5pt;width:445.5pt;height:225.75pt;z-index:251681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">
                <v:textbox>
                  <w:txbxContent>
                    <w:p w14:paraId="1C18CE68" w14:textId="77777777" w:rsidR="00864F16" w:rsidRDefault="00864F16" w:rsidP="00AD1416">
                      <w:pPr>
                        <w:ind w:firstLine="720"/>
                        <w:rPr>
                          <w:i/>
                        </w:rPr>
                      </w:pPr>
                      <w:r>
                        <w:rPr>
                          <w:i/>
                        </w:rPr>
                        <w:t>A clinical pathway is a structured, multi-disciplinary plan of care where</w:t>
                      </w:r>
                    </w:p>
                    <w:p w14:paraId="7EB338BB" w14:textId="43FC66A9" w:rsidR="00864F16" w:rsidRDefault="00864F16" w:rsidP="00AD1416">
                      <w:r>
                        <w:t>(Meets at least three of the following criteria)</w:t>
                      </w:r>
                    </w:p>
                    <w:p w14:paraId="3C944CAE" w14:textId="77777777" w:rsidR="00864F16" w:rsidRPr="000B0F6C" w:rsidRDefault="00864F16" w:rsidP="00AD1416">
                      <w:pPr>
                        <w:pStyle w:val="ListParagraph"/>
                        <w:numPr>
                          <w:ilvl w:val="0"/>
                          <w:numId w:val="1"/>
                        </w:numPr>
                      </w:pPr>
                      <w:r>
                        <w:rPr>
                          <w:i/>
                        </w:rPr>
                        <w:t>The intervention is used to channel the translation of guidelines or evidence into local structures</w:t>
                      </w:r>
                    </w:p>
                    <w:p w14:paraId="204E74AC" w14:textId="77777777" w:rsidR="00864F16" w:rsidRPr="000B0F6C" w:rsidRDefault="00864F16" w:rsidP="00AD1416">
                      <w:pPr>
                        <w:pStyle w:val="ListParagraph"/>
                        <w:numPr>
                          <w:ilvl w:val="0"/>
                          <w:numId w:val="1"/>
                        </w:numPr>
                      </w:pPr>
                      <w:r>
                        <w:rPr>
                          <w:i/>
                        </w:rPr>
                        <w:t>The intervention details steps in a course of treatment or care in a plan, pathway, algorithm, guideline, protocol or any other inventory of actions</w:t>
                      </w:r>
                    </w:p>
                    <w:p w14:paraId="7CDEAC91" w14:textId="77777777" w:rsidR="00864F16" w:rsidRPr="004D5E84" w:rsidRDefault="00864F16" w:rsidP="00AD1416">
                      <w:pPr>
                        <w:pStyle w:val="ListParagraph"/>
                        <w:numPr>
                          <w:ilvl w:val="0"/>
                          <w:numId w:val="1"/>
                        </w:numPr>
                      </w:pPr>
                      <w:r>
                        <w:rPr>
                          <w:i/>
                        </w:rPr>
                        <w:t>The intervention had time-frames of criteria-based progression (i.e. steps were taken if designated criteria were met)</w:t>
                      </w:r>
                    </w:p>
                    <w:p w14:paraId="058F3ED3" w14:textId="77777777" w:rsidR="00864F16" w:rsidRDefault="00864F16" w:rsidP="00AD1416">
                      <w:pPr>
                        <w:pStyle w:val="ListParagraph"/>
                        <w:numPr>
                          <w:ilvl w:val="0"/>
                          <w:numId w:val="1"/>
                        </w:numPr>
                      </w:pPr>
                      <w:r w:rsidRPr="004D5E84">
                        <w:rPr>
                          <w:i/>
                        </w:rPr>
                        <w:t>The intervention aimed to standardise care for a specific clinical problem, procedure or episode of care in a specific population</w:t>
                      </w:r>
                    </w:p>
                    <w:p w14:paraId="6369D9C6" w14:textId="77777777" w:rsidR="00864F16" w:rsidRPr="000B0F6C" w:rsidRDefault="00864F16" w:rsidP="00AD1416">
                      <w:pPr>
                        <w:pStyle w:val="ListParagraph"/>
                      </w:pPr>
                    </w:p>
                    <w:p w14:paraId="6ED478D0" w14:textId="1A25166E" w:rsidR="00864F16" w:rsidRPr="004D5E84" w:rsidRDefault="00864F16" w:rsidP="00AD1416">
                      <w:pPr>
                        <w:rPr>
                          <w:b/>
                        </w:rPr>
                      </w:pPr>
                      <w:r>
                        <w:rPr>
                          <w:b/>
                        </w:rPr>
                        <w:t xml:space="preserve">Figure 1. Definition of a Clinical Pathway (Adapted from </w:t>
                      </w:r>
                      <w:r>
                        <w:rPr>
                          <w:b/>
                        </w:rPr>
                        <w:fldChar w:fldCharType="begin"/>
                      </w:r>
                      <w:r>
                        <w:rPr>
                          <w:b/>
                        </w:rPr>
                        <w:instrText xml:space="preserve"> ADDIN EN.CITE &lt;EndNote&gt;&lt;Cite&gt;&lt;Author&gt;Rotter&lt;/Author&gt;&lt;Year&gt;2010&lt;/Year&gt;&lt;RecNum&gt;539&lt;/RecNum&gt;&lt;DisplayText&gt;[2]&lt;/DisplayText&gt;&lt;record&gt;&lt;rec-number&gt;539&lt;/rec-number&gt;&lt;foreign-keys&gt;&lt;key app="EN" db-id="w59t25p0y20pv6e2wxopspd0z2peddrsfdvx" timestamp="1521216582"&gt;539&lt;/key&gt;&lt;/foreign-keys&gt;&lt;ref-type name="Journal Article"&gt;17&lt;/ref-type&gt;&lt;contributors&gt;&lt;authors&gt;&lt;author&gt;Rotter, T.&lt;/author&gt;&lt;author&gt;Kinsman, L.&lt;/author&gt;&lt;author&gt;James, E.&lt;/author&gt;&lt;author&gt;Machotta, A.&lt;/author&gt;&lt;author&gt;Gothe, H.&lt;/author&gt;&lt;author&gt;Willis, J.&lt;/author&gt;&lt;author&gt;Snow, P.&lt;/author&gt;&lt;author&gt;Kugler, J.&lt;/author&gt;&lt;/authors&gt;&lt;/contributors&gt;&lt;auth-address&gt;Department of Public Health, Dresden Medical School, University of Dresden, Dresden, Germany, D-01307.&lt;/auth-address&gt;&lt;titles&gt;&lt;title&gt;Clinical pathways: effects on professional practice, patient outcomes, length of stay and hospital costs&lt;/title&gt;&lt;secondary-title&gt;Cochrane Database Syst Rev&lt;/secondary-title&gt;&lt;alt-title&gt;The Cochrane database of systematic reviews&lt;/alt-title&gt;&lt;/titles&gt;&lt;alt-periodical&gt;&lt;full-title&gt;The Cochrane database of systematic reviews&lt;/full-title&gt;&lt;/alt-periodical&gt;&lt;pages&gt;Cd006632&lt;/pages&gt;&lt;number&gt;3&lt;/number&gt;&lt;edition&gt;2010/03/20&lt;/edition&gt;&lt;keywords&gt;&lt;keyword&gt;*Critical Pathways/economics/organization &amp;amp; administration/standards&lt;/keyword&gt;&lt;keyword&gt;*Hospital Costs&lt;/keyword&gt;&lt;keyword&gt;Humans&lt;/keyword&gt;&lt;keyword&gt;*Length of Stay&lt;/keyword&gt;&lt;keyword&gt;*Outcome and Process Assessment (Health Care)/organization &amp;amp;&lt;/keyword&gt;&lt;keyword&gt;administration/standards&lt;/keyword&gt;&lt;keyword&gt;*Professional Practice/economics/organization &amp;amp; administration/standards&lt;/keyword&gt;&lt;/keywords&gt;&lt;dates&gt;&lt;year&gt;2010&lt;/year&gt;&lt;pub-dates&gt;&lt;date&gt;Mar 17&lt;/date&gt;&lt;/pub-dates&gt;&lt;/dates&gt;&lt;isbn&gt;1361-6137&lt;/isbn&gt;&lt;accession-num&gt;20238347&lt;/accession-num&gt;&lt;urls&gt;&lt;/urls&gt;&lt;electronic-resource-num&gt;10.1002/14651858.CD006632.pub2&lt;/electronic-resource-num&gt;&lt;remote-database-provider&gt;NLM&lt;/remote-database-provider&gt;&lt;language&gt;eng&lt;/language&gt;&lt;/record&gt;&lt;/Cite&gt;&lt;/EndNote&gt;</w:instrText>
                      </w:r>
                      <w:r>
                        <w:rPr>
                          <w:b/>
                        </w:rPr>
                        <w:fldChar w:fldCharType="separate"/>
                      </w:r>
                      <w:r>
                        <w:rPr>
                          <w:b/>
                          <w:noProof/>
                        </w:rPr>
                        <w:t>[2]</w:t>
                      </w:r>
                      <w:r>
                        <w:rPr>
                          <w:b/>
                        </w:rPr>
                        <w:fldChar w:fldCharType="end"/>
                      </w:r>
                      <w:r>
                        <w:rPr>
                          <w:b/>
                        </w:rPr>
                        <w:t>)</w:t>
                      </w:r>
                    </w:p>
                  </w:txbxContent>
                </v:textbox>
                <w10:wrap type="topAndBottom" anchorx="margin"/>
              </v:shape>
            </w:pict>
          </mc:Fallback>
        </mc:AlternateContent>
      </w:r>
    </w:p>
    <w:p w14:paraId="2DF132B6" w14:textId="029FCCA1" w:rsidR="001F4535" w:rsidRDefault="001F4535"/>
    <w:p w14:paraId="5CB7EF8F" w14:textId="23CDBCC3" w:rsidR="001F4535" w:rsidRDefault="001F4535"/>
    <w:p w14:paraId="76CA0042" w14:textId="67EB2517" w:rsidR="001F4535" w:rsidRDefault="001F4535"/>
    <w:p w14:paraId="0A2069CD" w14:textId="6943DED5" w:rsidR="00D65BB4" w:rsidRDefault="00D65BB4" w:rsidP="002F6BB3"/>
    <w:p w14:paraId="23776FF6" w14:textId="7BFD4CDB" w:rsidR="00D65BB4" w:rsidRDefault="00D65BB4" w:rsidP="002F6BB3"/>
    <w:p w14:paraId="301C3210" w14:textId="7CF0CBFE" w:rsidR="00D65BB4" w:rsidRDefault="00D65BB4" w:rsidP="002F6BB3"/>
    <w:p w14:paraId="15177FDF" w14:textId="125425EC" w:rsidR="00D65BB4" w:rsidRDefault="00D65BB4" w:rsidP="002F6BB3"/>
    <w:p w14:paraId="00641DBA" w14:textId="787128AA" w:rsidR="00D65BB4" w:rsidRDefault="00D65BB4" w:rsidP="002F6BB3"/>
    <w:p w14:paraId="5A73A097" w14:textId="7E663722" w:rsidR="00D65BB4" w:rsidRDefault="00D65BB4" w:rsidP="002F6BB3"/>
    <w:p w14:paraId="6A26D0BC" w14:textId="7C1976C5" w:rsidR="002F6BB3" w:rsidRDefault="002F6BB3" w:rsidP="002F6BB3">
      <w:r>
        <w:rPr>
          <w:noProof/>
          <w:sz w:val="24"/>
          <w:szCs w:val="24"/>
          <w:lang w:eastAsia="en-GB"/>
        </w:rPr>
        <mc:AlternateContent>
          <mc:Choice Requires="wps">
            <w:drawing>
              <wp:anchor distT="36576" distB="36576" distL="36576" distR="36576" simplePos="0" relativeHeight="251678720" behindDoc="0" locked="0" layoutInCell="1" allowOverlap="1" wp14:anchorId="16A1B727" wp14:editId="6C964EFD">
                <wp:simplePos x="0" y="0"/>
                <wp:positionH relativeFrom="column">
                  <wp:posOffset>2743200</wp:posOffset>
                </wp:positionH>
                <wp:positionV relativeFrom="paragraph">
                  <wp:posOffset>4583430</wp:posOffset>
                </wp:positionV>
                <wp:extent cx="0" cy="342900"/>
                <wp:effectExtent l="57150" t="9525" r="57150" b="1905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A9E8CD8" id="_x0000_t32" coordsize="21600,21600" o:spt="32" o:oned="t" path="m,l21600,21600e" filled="f">
                <v:path arrowok="t" fillok="f" o:connecttype="none"/>
                <o:lock v:ext="edit" shapetype="t"/>
              </v:shapetype>
              <v:shape id="Straight Arrow Connector 5" o:spid="_x0000_s1026" type="#_x0000_t32" style="position:absolute;margin-left:3in;margin-top:360.9pt;width:0;height:27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">
                <v:stroke endarrow="block"/>
                <v:shadow color="#ccc"/>
              </v:shape>
            </w:pict>
          </mc:Fallback>
        </mc:AlternateContent>
      </w:r>
    </w:p>
    <w:p w14:paraId="05504792" w14:textId="3957467C" w:rsidR="002F6BB3" w:rsidRDefault="002F6BB3"/>
    <w:p w14:paraId="100A589B" w14:textId="615C98E0" w:rsidR="00903501" w:rsidRDefault="00903501"/>
    <w:p w14:paraId="32D5BB27" w14:textId="2E42F5E5" w:rsidR="00903501" w:rsidRDefault="00903501"/>
    <w:p w14:paraId="02D32A99" w14:textId="05951730" w:rsidR="002F6BB3" w:rsidRDefault="002F6BB3">
      <w:r>
        <w:rPr>
          <w:noProof/>
          <w:lang w:eastAsia="en-GB"/>
        </w:rPr>
        <w:lastRenderedPageBreak/>
        <mc:AlternateContent>
          <mc:Choice Requires="wps">
            <w:drawing>
              <wp:anchor distT="45720" distB="45720" distL="114300" distR="114300" simplePos="0" relativeHeight="251675648" behindDoc="0" locked="0" layoutInCell="1" allowOverlap="1" wp14:anchorId="43E77A0F" wp14:editId="00DBD63D">
                <wp:simplePos x="0" y="0"/>
                <wp:positionH relativeFrom="margin">
                  <wp:posOffset>168910</wp:posOffset>
                </wp:positionH>
                <wp:positionV relativeFrom="paragraph">
                  <wp:posOffset>0</wp:posOffset>
                </wp:positionV>
                <wp:extent cx="5705475" cy="4876800"/>
                <wp:effectExtent l="0" t="0" r="28575" b="1905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4876800"/>
                        </a:xfrm>
                        <a:prstGeom prst="rect">
                          <a:avLst/>
                        </a:prstGeom>
                        <a:solidFill>
                          <a:srgbClr val="A5A5A5">
                            <a:lumMod val="20000"/>
                            <a:lumOff val="80000"/>
                          </a:srgbClr>
                        </a:solidFill>
                        <a:ln w="9525">
                          <a:solidFill>
                            <a:srgbClr val="000000"/>
                          </a:solidFill>
                          <a:miter lim="800000"/>
                          <a:headEnd/>
                          <a:tailEnd/>
                        </a:ln>
                      </wps:spPr>
                      <wps:txbx>
                        <w:txbxContent>
                          <w:p w14:paraId="0BD5A0F7" w14:textId="77777777" w:rsidR="00864F16" w:rsidRPr="004B064B" w:rsidRDefault="00864F16" w:rsidP="00903501">
                            <w:pPr>
                              <w:rPr>
                                <w:b/>
                                <w:color w:val="323E4F" w:themeColor="text2" w:themeShade="BF"/>
                                <w:sz w:val="20"/>
                                <w:szCs w:val="20"/>
                              </w:rPr>
                            </w:pPr>
                            <w:r w:rsidRPr="004B064B">
                              <w:rPr>
                                <w:b/>
                                <w:color w:val="323E4F" w:themeColor="text2" w:themeShade="BF"/>
                                <w:sz w:val="20"/>
                                <w:szCs w:val="20"/>
                              </w:rPr>
                              <w:t>Context Sensitive decision support (Info-Buttons)</w:t>
                            </w:r>
                          </w:p>
                          <w:p w14:paraId="1D8CD7CF" w14:textId="403945BE" w:rsidR="00864F16" w:rsidRPr="004B064B" w:rsidRDefault="00864F16" w:rsidP="00903501">
                            <w:pPr>
                              <w:rPr>
                                <w:sz w:val="20"/>
                                <w:szCs w:val="20"/>
                              </w:rPr>
                            </w:pPr>
                            <w:r w:rsidRPr="004B064B">
                              <w:rPr>
                                <w:i/>
                                <w:iCs/>
                                <w:sz w:val="20"/>
                                <w:szCs w:val="20"/>
                              </w:rPr>
                              <w:t xml:space="preserve">“a knowledge retrieval tool embedded in an EHR that automatically links to knowledge resources tailored to the specific EHR </w:t>
                            </w:r>
                            <w:r>
                              <w:rPr>
                                <w:iCs/>
                                <w:sz w:val="20"/>
                                <w:szCs w:val="20"/>
                              </w:rPr>
                              <w:t xml:space="preserve">[Electronic Health Record] </w:t>
                            </w:r>
                            <w:r w:rsidRPr="004B064B">
                              <w:rPr>
                                <w:i/>
                                <w:iCs/>
                                <w:sz w:val="20"/>
                                <w:szCs w:val="20"/>
                              </w:rPr>
                              <w:t>context.”</w:t>
                            </w:r>
                            <w:r>
                              <w:rPr>
                                <w:i/>
                                <w:iCs/>
                                <w:sz w:val="20"/>
                                <w:szCs w:val="20"/>
                              </w:rPr>
                              <w:fldChar w:fldCharType="begin"/>
                            </w:r>
                            <w:r>
                              <w:rPr>
                                <w:i/>
                                <w:iCs/>
                                <w:sz w:val="20"/>
                                <w:szCs w:val="20"/>
                              </w:rPr>
                              <w:instrText xml:space="preserve"> ADDIN EN.CITE &lt;EndNote&gt;&lt;Cite&gt;&lt;Author&gt;Cook&lt;/Author&gt;&lt;Year&gt;2017&lt;/Year&gt;&lt;RecNum&gt;1173&lt;/RecNum&gt;&lt;DisplayText&gt;[1]&lt;/DisplayText&gt;&lt;record&gt;&lt;rec-number&gt;1173&lt;/rec-number&gt;&lt;foreign-keys&gt;&lt;key app="EN" db-id="w59t25p0y20pv6e2wxopspd0z2peddrsfdvx" timestamp="1525941577"&gt;1173&lt;/key&gt;&lt;/foreign-keys&gt;&lt;ref-type name="Journal Article"&gt;17&lt;/ref-type&gt;&lt;contributors&gt;&lt;authors&gt;&lt;author&gt;Cook, David A.&lt;/author&gt;&lt;author&gt;Teixeira, Miguel T.&lt;/author&gt;&lt;author&gt;Heale, Bret Se&lt;/author&gt;&lt;author&gt;Cimino, James J.&lt;/author&gt;&lt;author&gt;Del Fiol, Guilherme&lt;/author&gt;&lt;/authors&gt;&lt;/contributors&gt;&lt;titles&gt;&lt;title&gt;Context-sensitive decision support (infobuttons) in electronic health records: a systematic review&lt;/title&gt;&lt;secondary-title&gt;Journal of the American Medical Informatics Association : JAMIA&lt;/secondary-title&gt;&lt;/titles&gt;&lt;periodical&gt;&lt;full-title&gt;Journal of the American Medical Informatics Association : JAMIA&lt;/full-title&gt;&lt;/periodical&gt;&lt;pages&gt;460-468&lt;/pages&gt;&lt;volume&gt;24&lt;/volume&gt;&lt;number&gt;2&lt;/number&gt;&lt;dates&gt;&lt;year&gt;2017&lt;/year&gt;&lt;pub-dates&gt;&lt;date&gt;Mar 2017&lt;/date&gt;&lt;/pub-dates&gt;&lt;/dates&gt;&lt;urls&gt;&lt;/urls&gt;&lt;remote-database-provider&gt;Medline&lt;/remote-database-provider&gt;&lt;/record&gt;&lt;/Cite&gt;&lt;/EndNote&gt;</w:instrText>
                            </w:r>
                            <w:r>
                              <w:rPr>
                                <w:i/>
                                <w:iCs/>
                                <w:sz w:val="20"/>
                                <w:szCs w:val="20"/>
                              </w:rPr>
                              <w:fldChar w:fldCharType="separate"/>
                            </w:r>
                            <w:r>
                              <w:rPr>
                                <w:i/>
                                <w:iCs/>
                                <w:noProof/>
                                <w:sz w:val="20"/>
                                <w:szCs w:val="20"/>
                              </w:rPr>
                              <w:t>[1]</w:t>
                            </w:r>
                            <w:r>
                              <w:rPr>
                                <w:i/>
                                <w:iCs/>
                                <w:sz w:val="20"/>
                                <w:szCs w:val="20"/>
                              </w:rPr>
                              <w:fldChar w:fldCharType="end"/>
                            </w:r>
                          </w:p>
                          <w:p w14:paraId="3F3FDCE4" w14:textId="77777777" w:rsidR="00864F16" w:rsidRPr="004B064B" w:rsidRDefault="00864F16" w:rsidP="00903501">
                            <w:pPr>
                              <w:rPr>
                                <w:sz w:val="20"/>
                                <w:szCs w:val="20"/>
                              </w:rPr>
                            </w:pPr>
                          </w:p>
                          <w:p w14:paraId="1009F59E" w14:textId="77777777" w:rsidR="00864F16" w:rsidRPr="004B064B" w:rsidRDefault="00864F16" w:rsidP="00903501">
                            <w:pPr>
                              <w:rPr>
                                <w:b/>
                                <w:color w:val="323E4F" w:themeColor="text2" w:themeShade="BF"/>
                                <w:sz w:val="20"/>
                                <w:szCs w:val="20"/>
                              </w:rPr>
                            </w:pPr>
                            <w:r w:rsidRPr="004B064B">
                              <w:rPr>
                                <w:b/>
                                <w:color w:val="323E4F" w:themeColor="text2" w:themeShade="BF"/>
                                <w:sz w:val="20"/>
                                <w:szCs w:val="20"/>
                              </w:rPr>
                              <w:t>Computerised Provider Order Entry (CPOE)</w:t>
                            </w:r>
                          </w:p>
                          <w:p w14:paraId="69205941" w14:textId="709B6D40" w:rsidR="00864F16" w:rsidRPr="004B064B" w:rsidRDefault="00864F16" w:rsidP="00903501">
                            <w:pPr>
                              <w:rPr>
                                <w:i/>
                                <w:iCs/>
                                <w:sz w:val="20"/>
                                <w:szCs w:val="20"/>
                              </w:rPr>
                            </w:pPr>
                            <w:r w:rsidRPr="004B064B">
                              <w:rPr>
                                <w:i/>
                                <w:iCs/>
                                <w:sz w:val="20"/>
                                <w:szCs w:val="20"/>
                              </w:rPr>
                              <w:t>“CPOE refers to a variety of computer-based systems that share the common features of automating the medication</w:t>
                            </w:r>
                            <w:r w:rsidRPr="004B064B">
                              <w:rPr>
                                <w:sz w:val="20"/>
                                <w:szCs w:val="20"/>
                              </w:rPr>
                              <w:t xml:space="preserve"> [or other treatments, referrals or investigations]</w:t>
                            </w:r>
                            <w:r w:rsidRPr="004B064B">
                              <w:rPr>
                                <w:i/>
                                <w:iCs/>
                                <w:sz w:val="20"/>
                                <w:szCs w:val="20"/>
                              </w:rPr>
                              <w:t xml:space="preserve"> ordering process and that ensure standardized, legible, and complete orders.” </w:t>
                            </w:r>
                            <w:r>
                              <w:rPr>
                                <w:i/>
                                <w:iCs/>
                                <w:sz w:val="20"/>
                                <w:szCs w:val="20"/>
                              </w:rPr>
                              <w:fldChar w:fldCharType="begin"/>
                            </w:r>
                            <w:r>
                              <w:rPr>
                                <w:i/>
                                <w:iCs/>
                                <w:sz w:val="20"/>
                                <w:szCs w:val="20"/>
                              </w:rPr>
                              <w:instrText xml:space="preserve"> ADDIN EN.CITE &lt;EndNote&gt;&lt;Cite&gt;&lt;Author&gt;Kaushal&lt;/Author&gt;&lt;Year&gt;2003&lt;/Year&gt;&lt;RecNum&gt;543&lt;/RecNum&gt;&lt;DisplayText&gt;[3]&lt;/DisplayText&gt;&lt;record&gt;&lt;rec-number&gt;543&lt;/rec-number&gt;&lt;foreign-keys&gt;&lt;key app="EN" db-id="w59t25p0y20pv6e2wxopspd0z2peddrsfdvx" timestamp="1521793882"&gt;543&lt;/key&gt;&lt;/foreign-keys&gt;&lt;ref-type name="Journal Article"&gt;17&lt;/ref-type&gt;&lt;contributors&gt;&lt;authors&gt;&lt;author&gt;Kaushal, R.&lt;/author&gt;&lt;author&gt;Shojania, K. G.&lt;/author&gt;&lt;author&gt;Bates, D. W.&lt;/author&gt;&lt;/authors&gt;&lt;/contributors&gt;&lt;titles&gt;&lt;title&gt;Effects of computerized physician order entry and clinical decision support systems on medication safety: A systematic review&lt;/title&gt;&lt;secondary-title&gt;Archives of Internal Medicine&lt;/secondary-title&gt;&lt;/titles&gt;&lt;periodical&gt;&lt;full-title&gt;Archives of Internal Medicine&lt;/full-title&gt;&lt;/periodical&gt;&lt;pages&gt;1409-1416&lt;/pages&gt;&lt;volume&gt;163&lt;/volume&gt;&lt;number&gt;12&lt;/number&gt;&lt;dates&gt;&lt;year&gt;2003&lt;/year&gt;&lt;/dates&gt;&lt;isbn&gt;0003-9926&lt;/isbn&gt;&lt;urls&gt;&lt;related-urls&gt;&lt;url&gt;http://dx.doi.org/10.1001/archinte.163.12.1409&lt;/url&gt;&lt;/related-urls&gt;&lt;/urls&gt;&lt;electronic-resource-num&gt;10.1001/archinte.163.12.1409&lt;/electronic-resource-num&gt;&lt;/record&gt;&lt;/Cite&gt;&lt;/EndNote&gt;</w:instrText>
                            </w:r>
                            <w:r>
                              <w:rPr>
                                <w:i/>
                                <w:iCs/>
                                <w:sz w:val="20"/>
                                <w:szCs w:val="20"/>
                              </w:rPr>
                              <w:fldChar w:fldCharType="separate"/>
                            </w:r>
                            <w:r>
                              <w:rPr>
                                <w:i/>
                                <w:iCs/>
                                <w:noProof/>
                                <w:sz w:val="20"/>
                                <w:szCs w:val="20"/>
                              </w:rPr>
                              <w:t>[3]</w:t>
                            </w:r>
                            <w:r>
                              <w:rPr>
                                <w:i/>
                                <w:iCs/>
                                <w:sz w:val="20"/>
                                <w:szCs w:val="20"/>
                              </w:rPr>
                              <w:fldChar w:fldCharType="end"/>
                            </w:r>
                          </w:p>
                          <w:p w14:paraId="190D0EEC" w14:textId="77777777" w:rsidR="00864F16" w:rsidRPr="004B064B" w:rsidRDefault="00864F16" w:rsidP="00903501">
                            <w:pPr>
                              <w:rPr>
                                <w:color w:val="323E4F" w:themeColor="text2" w:themeShade="BF"/>
                                <w:sz w:val="20"/>
                                <w:szCs w:val="20"/>
                              </w:rPr>
                            </w:pPr>
                          </w:p>
                          <w:p w14:paraId="25023453" w14:textId="77777777" w:rsidR="00864F16" w:rsidRPr="004B064B" w:rsidRDefault="00864F16" w:rsidP="00903501">
                            <w:pPr>
                              <w:rPr>
                                <w:b/>
                                <w:color w:val="323E4F" w:themeColor="text2" w:themeShade="BF"/>
                                <w:sz w:val="20"/>
                                <w:szCs w:val="20"/>
                              </w:rPr>
                            </w:pPr>
                            <w:r w:rsidRPr="004B064B">
                              <w:rPr>
                                <w:b/>
                                <w:color w:val="323E4F" w:themeColor="text2" w:themeShade="BF"/>
                                <w:sz w:val="20"/>
                                <w:szCs w:val="20"/>
                              </w:rPr>
                              <w:t>Electronic Documentation</w:t>
                            </w:r>
                          </w:p>
                          <w:p w14:paraId="609E1DA8" w14:textId="77777777" w:rsidR="00864F16" w:rsidRPr="004B064B" w:rsidRDefault="00864F16" w:rsidP="00903501">
                            <w:pPr>
                              <w:rPr>
                                <w:sz w:val="20"/>
                                <w:szCs w:val="20"/>
                              </w:rPr>
                            </w:pPr>
                            <w:r w:rsidRPr="004B064B">
                              <w:rPr>
                                <w:sz w:val="20"/>
                                <w:szCs w:val="20"/>
                              </w:rPr>
                              <w:t>Paper-based clinical pathways tend to be implemented using bespoke pathway documentation. This may include prompts or checklists that are designed to encourage clinicians to complete vital tasks associated with the recommended care process. A standardised layout may facilitate audit of clinical practice and variance analysis.</w:t>
                            </w:r>
                          </w:p>
                          <w:p w14:paraId="2CE49724" w14:textId="77777777" w:rsidR="00864F16" w:rsidRPr="004B064B" w:rsidRDefault="00864F16" w:rsidP="00903501">
                            <w:pPr>
                              <w:rPr>
                                <w:b/>
                                <w:sz w:val="20"/>
                                <w:szCs w:val="20"/>
                              </w:rPr>
                            </w:pPr>
                          </w:p>
                          <w:p w14:paraId="58870323" w14:textId="77777777" w:rsidR="00864F16" w:rsidRPr="004B064B" w:rsidRDefault="00864F16" w:rsidP="00903501">
                            <w:pPr>
                              <w:rPr>
                                <w:b/>
                                <w:color w:val="323E4F" w:themeColor="text2" w:themeShade="BF"/>
                                <w:sz w:val="20"/>
                                <w:szCs w:val="20"/>
                              </w:rPr>
                            </w:pPr>
                            <w:r w:rsidRPr="004B064B">
                              <w:rPr>
                                <w:b/>
                                <w:color w:val="323E4F" w:themeColor="text2" w:themeShade="BF"/>
                                <w:sz w:val="20"/>
                                <w:szCs w:val="20"/>
                              </w:rPr>
                              <w:t>Clinical Decision Support</w:t>
                            </w:r>
                          </w:p>
                          <w:p w14:paraId="4E90455C" w14:textId="5EFA66F3" w:rsidR="00864F16" w:rsidRPr="004B064B" w:rsidRDefault="00864F16" w:rsidP="00903501">
                            <w:pPr>
                              <w:rPr>
                                <w:sz w:val="20"/>
                                <w:szCs w:val="20"/>
                              </w:rPr>
                            </w:pPr>
                            <w:r w:rsidRPr="004B064B">
                              <w:rPr>
                                <w:sz w:val="20"/>
                                <w:szCs w:val="20"/>
                              </w:rPr>
                              <w:t>“</w:t>
                            </w:r>
                            <w:r w:rsidRPr="004B064B">
                              <w:rPr>
                                <w:i/>
                                <w:iCs/>
                                <w:sz w:val="20"/>
                                <w:szCs w:val="20"/>
                              </w:rPr>
                              <w:t>Clinical decision support (CDS) provides clinicians, staff, patients or other individuals with knowledge and person-specific information, intelligently filtered or presented at appropriate times, to enhance health and health care. CDS encompasses a variety of tools to enhance decision-making in the clinical workflow</w:t>
                            </w:r>
                            <w:r w:rsidRPr="004B064B">
                              <w:rPr>
                                <w:sz w:val="20"/>
                                <w:szCs w:val="20"/>
                              </w:rPr>
                              <w:t>”</w:t>
                            </w:r>
                            <w:r>
                              <w:rPr>
                                <w:sz w:val="20"/>
                                <w:szCs w:val="20"/>
                              </w:rPr>
                              <w:fldChar w:fldCharType="begin"/>
                            </w:r>
                            <w:r>
                              <w:rPr>
                                <w:sz w:val="20"/>
                                <w:szCs w:val="20"/>
                              </w:rPr>
                              <w:instrText xml:space="preserve"> ADDIN EN.CITE &lt;EndNote&gt;&lt;Cite&gt;&lt;Author&gt;(ONC)&lt;/Author&gt;&lt;Year&gt;2013&lt;/Year&gt;&lt;RecNum&gt;542&lt;/RecNum&gt;&lt;DisplayText&gt;[5]&lt;/DisplayText&gt;&lt;record&gt;&lt;rec-number&gt;542&lt;/rec-number&gt;&lt;foreign-keys&gt;&lt;key app="EN" db-id="w59t25p0y20pv6e2wxopspd0z2peddrsfdvx" timestamp="1521613937"&gt;542&lt;/key&gt;&lt;/foreign-keys&gt;&lt;ref-type name="Web Page"&gt;12&lt;/ref-type&gt;&lt;contributors&gt;&lt;authors&gt;&lt;author&gt;The Office of the National Coordinator for Health Information Technology (ONC) &lt;/author&gt;&lt;/authors&gt;&lt;/contributors&gt;&lt;auth-address&gt;Office of the National Coordinator for Health Information Technology&amp;#xD;U.S. Department of Health and Human Services&amp;#xD;330 C St SW &amp;#xD;Floor 7&amp;#xD;Washington, DC 20201&lt;/auth-address&gt;&lt;titles&gt;&lt;title&gt;Policy making, Regulation and Strategy; Clinical Decision Support&lt;/title&gt;&lt;/titles&gt;&lt;volume&gt;2018&lt;/volume&gt;&lt;number&gt;21.03.2018&lt;/number&gt;&lt;dates&gt;&lt;year&gt;2013&lt;/year&gt;&lt;/dates&gt;&lt;pub-location&gt;USA&lt;/pub-location&gt;&lt;urls&gt;&lt;related-urls&gt;&lt;url&gt;https://www.healthit.gov/policy-researchers-implementers/clinical-decision-support-cds&lt;/url&gt;&lt;/related-urls&gt;&lt;/urls&gt;&lt;custom1&gt;2018&lt;/custom1&gt;&lt;custom2&gt;21.03.2018&lt;/custom2&gt;&lt;/record&gt;&lt;/Cite&gt;&lt;/EndNote&gt;</w:instrText>
                            </w:r>
                            <w:r>
                              <w:rPr>
                                <w:sz w:val="20"/>
                                <w:szCs w:val="20"/>
                              </w:rPr>
                              <w:fldChar w:fldCharType="separate"/>
                            </w:r>
                            <w:r>
                              <w:rPr>
                                <w:noProof/>
                                <w:sz w:val="20"/>
                                <w:szCs w:val="20"/>
                              </w:rPr>
                              <w:t>[5]</w:t>
                            </w:r>
                            <w:r>
                              <w:rPr>
                                <w:sz w:val="20"/>
                                <w:szCs w:val="20"/>
                              </w:rPr>
                              <w:fldChar w:fldCharType="end"/>
                            </w:r>
                          </w:p>
                          <w:p w14:paraId="0FC1A6A1" w14:textId="77777777" w:rsidR="00864F16" w:rsidRDefault="00864F16" w:rsidP="00903501"/>
                          <w:p w14:paraId="1322178D" w14:textId="77777777" w:rsidR="00864F16" w:rsidRPr="004B064B" w:rsidRDefault="00864F16" w:rsidP="00903501"/>
                          <w:p w14:paraId="1DEE4462" w14:textId="77777777" w:rsidR="00864F16" w:rsidRDefault="00864F16" w:rsidP="0090350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E77A0F" id="_x0000_s1027" type="#_x0000_t202" style="position:absolute;margin-left:13.3pt;margin-top:0;width:449.25pt;height:384pt;z-index:2516756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" fillcolor="#ededed">
                <v:textbox>
                  <w:txbxContent>
                    <w:p w14:paraId="0BD5A0F7" w14:textId="77777777" w:rsidR="00864F16" w:rsidRPr="004B064B" w:rsidRDefault="00864F16" w:rsidP="00903501">
                      <w:pPr>
                        <w:rPr>
                          <w:b/>
                          <w:color w:val="323E4F" w:themeColor="text2" w:themeShade="BF"/>
                          <w:sz w:val="20"/>
                          <w:szCs w:val="20"/>
                        </w:rPr>
                      </w:pPr>
                      <w:r w:rsidRPr="004B064B">
                        <w:rPr>
                          <w:b/>
                          <w:color w:val="323E4F" w:themeColor="text2" w:themeShade="BF"/>
                          <w:sz w:val="20"/>
                          <w:szCs w:val="20"/>
                        </w:rPr>
                        <w:t>Context Sensitive decision support (Info-Buttons)</w:t>
                      </w:r>
                    </w:p>
                    <w:p w14:paraId="1D8CD7CF" w14:textId="403945BE" w:rsidR="00864F16" w:rsidRPr="004B064B" w:rsidRDefault="00864F16" w:rsidP="00903501">
                      <w:pPr>
                        <w:rPr>
                          <w:sz w:val="20"/>
                          <w:szCs w:val="20"/>
                        </w:rPr>
                      </w:pPr>
                      <w:r w:rsidRPr="004B064B">
                        <w:rPr>
                          <w:i/>
                          <w:iCs/>
                          <w:sz w:val="20"/>
                          <w:szCs w:val="20"/>
                        </w:rPr>
                        <w:t xml:space="preserve">“a knowledge retrieval tool embedded in an EHR that automatically links to knowledge resources tailored to the specific EHR </w:t>
                      </w:r>
                      <w:r>
                        <w:rPr>
                          <w:iCs/>
                          <w:sz w:val="20"/>
                          <w:szCs w:val="20"/>
                        </w:rPr>
                        <w:t xml:space="preserve">[Electronic Health Record] </w:t>
                      </w:r>
                      <w:r w:rsidRPr="004B064B">
                        <w:rPr>
                          <w:i/>
                          <w:iCs/>
                          <w:sz w:val="20"/>
                          <w:szCs w:val="20"/>
                        </w:rPr>
                        <w:t>context.”</w:t>
                      </w:r>
                      <w:r>
                        <w:rPr>
                          <w:i/>
                          <w:iCs/>
                          <w:sz w:val="20"/>
                          <w:szCs w:val="20"/>
                        </w:rPr>
                        <w:fldChar w:fldCharType="begin"/>
                      </w:r>
                      <w:r>
                        <w:rPr>
                          <w:i/>
                          <w:iCs/>
                          <w:sz w:val="20"/>
                          <w:szCs w:val="20"/>
                        </w:rPr>
                        <w:instrText xml:space="preserve"> ADDIN EN.CITE &lt;EndNote&gt;&lt;Cite&gt;&lt;Author&gt;Cook&lt;/Author&gt;&lt;Year&gt;2017&lt;/Year&gt;&lt;RecNum&gt;1173&lt;/RecNum&gt;&lt;DisplayText&gt;[1]&lt;/DisplayText&gt;&lt;record&gt;&lt;rec-number&gt;1173&lt;/rec-number&gt;&lt;foreign-keys&gt;&lt;key app="EN" db-id="w59t25p0y20pv6e2wxopspd0z2peddrsfdvx" timestamp="1525941577"&gt;1173&lt;/key&gt;&lt;/foreign-keys&gt;&lt;ref-type name="Journal Article"&gt;17&lt;/ref-type&gt;&lt;contributors&gt;&lt;authors&gt;&lt;author&gt;Cook, David A.&lt;/author&gt;&lt;author&gt;Teixeira, Miguel T.&lt;/author&gt;&lt;author&gt;Heale, Bret Se&lt;/author&gt;&lt;author&gt;Cimino, James J.&lt;/author&gt;&lt;author&gt;Del Fiol, Guilherme&lt;/author&gt;&lt;/authors&gt;&lt;/contributors&gt;&lt;titles&gt;&lt;title&gt;Context-sensitive decision support (infobuttons) in electronic health records: a systematic review&lt;/title&gt;&lt;secondary-title&gt;Journal of the American Medical Informatics Association : JAMIA&lt;/secondary-title&gt;&lt;/titles&gt;&lt;periodical&gt;&lt;full-title&gt;Journal of the American Medical Informatics Association : JAMIA&lt;/full-title&gt;&lt;/periodical&gt;&lt;pages&gt;460-468&lt;/pages&gt;&lt;volume&gt;24&lt;/volume&gt;&lt;number&gt;2&lt;/number&gt;&lt;dates&gt;&lt;year&gt;2017&lt;/year&gt;&lt;pub-dates&gt;&lt;date&gt;Mar 2017&lt;/date&gt;&lt;/pub-dates&gt;&lt;/dates&gt;&lt;urls&gt;&lt;/urls&gt;&lt;remote-database-provider&gt;Medline&lt;/remote-database-provider&gt;&lt;/record&gt;&lt;/Cite&gt;&lt;/EndNote&gt;</w:instrText>
                      </w:r>
                      <w:r>
                        <w:rPr>
                          <w:i/>
                          <w:iCs/>
                          <w:sz w:val="20"/>
                          <w:szCs w:val="20"/>
                        </w:rPr>
                        <w:fldChar w:fldCharType="separate"/>
                      </w:r>
                      <w:r>
                        <w:rPr>
                          <w:i/>
                          <w:iCs/>
                          <w:noProof/>
                          <w:sz w:val="20"/>
                          <w:szCs w:val="20"/>
                        </w:rPr>
                        <w:t>[1]</w:t>
                      </w:r>
                      <w:r>
                        <w:rPr>
                          <w:i/>
                          <w:iCs/>
                          <w:sz w:val="20"/>
                          <w:szCs w:val="20"/>
                        </w:rPr>
                        <w:fldChar w:fldCharType="end"/>
                      </w:r>
                    </w:p>
                    <w:p w14:paraId="3F3FDCE4" w14:textId="77777777" w:rsidR="00864F16" w:rsidRPr="004B064B" w:rsidRDefault="00864F16" w:rsidP="00903501">
                      <w:pPr>
                        <w:rPr>
                          <w:sz w:val="20"/>
                          <w:szCs w:val="20"/>
                        </w:rPr>
                      </w:pPr>
                    </w:p>
                    <w:p w14:paraId="1009F59E" w14:textId="77777777" w:rsidR="00864F16" w:rsidRPr="004B064B" w:rsidRDefault="00864F16" w:rsidP="00903501">
                      <w:pPr>
                        <w:rPr>
                          <w:b/>
                          <w:color w:val="323E4F" w:themeColor="text2" w:themeShade="BF"/>
                          <w:sz w:val="20"/>
                          <w:szCs w:val="20"/>
                        </w:rPr>
                      </w:pPr>
                      <w:r w:rsidRPr="004B064B">
                        <w:rPr>
                          <w:b/>
                          <w:color w:val="323E4F" w:themeColor="text2" w:themeShade="BF"/>
                          <w:sz w:val="20"/>
                          <w:szCs w:val="20"/>
                        </w:rPr>
                        <w:t>Computerised Provider Order Entry (CPOE)</w:t>
                      </w:r>
                    </w:p>
                    <w:p w14:paraId="69205941" w14:textId="709B6D40" w:rsidR="00864F16" w:rsidRPr="004B064B" w:rsidRDefault="00864F16" w:rsidP="00903501">
                      <w:pPr>
                        <w:rPr>
                          <w:i/>
                          <w:iCs/>
                          <w:sz w:val="20"/>
                          <w:szCs w:val="20"/>
                        </w:rPr>
                      </w:pPr>
                      <w:r w:rsidRPr="004B064B">
                        <w:rPr>
                          <w:i/>
                          <w:iCs/>
                          <w:sz w:val="20"/>
                          <w:szCs w:val="20"/>
                        </w:rPr>
                        <w:t>“CPOE refers to a variety of computer-based systems that share the common features of automating the medication</w:t>
                      </w:r>
                      <w:r w:rsidRPr="004B064B">
                        <w:rPr>
                          <w:sz w:val="20"/>
                          <w:szCs w:val="20"/>
                        </w:rPr>
                        <w:t xml:space="preserve"> [or other treatments, referrals or investigations]</w:t>
                      </w:r>
                      <w:r w:rsidRPr="004B064B">
                        <w:rPr>
                          <w:i/>
                          <w:iCs/>
                          <w:sz w:val="20"/>
                          <w:szCs w:val="20"/>
                        </w:rPr>
                        <w:t xml:space="preserve"> ordering process and that ensure standardized, legible, and complete orders.” </w:t>
                      </w:r>
                      <w:r>
                        <w:rPr>
                          <w:i/>
                          <w:iCs/>
                          <w:sz w:val="20"/>
                          <w:szCs w:val="20"/>
                        </w:rPr>
                        <w:fldChar w:fldCharType="begin"/>
                      </w:r>
                      <w:r>
                        <w:rPr>
                          <w:i/>
                          <w:iCs/>
                          <w:sz w:val="20"/>
                          <w:szCs w:val="20"/>
                        </w:rPr>
                        <w:instrText xml:space="preserve"> ADDIN EN.CITE &lt;EndNote&gt;&lt;Cite&gt;&lt;Author&gt;Kaushal&lt;/Author&gt;&lt;Year&gt;2003&lt;/Year&gt;&lt;RecNum&gt;543&lt;/RecNum&gt;&lt;DisplayText&gt;[3]&lt;/DisplayText&gt;&lt;record&gt;&lt;rec-number&gt;543&lt;/rec-number&gt;&lt;foreign-keys&gt;&lt;key app="EN" db-id="w59t25p0y20pv6e2wxopspd0z2peddrsfdvx" timestamp="1521793882"&gt;543&lt;/key&gt;&lt;/foreign-keys&gt;&lt;ref-type name="Journal Article"&gt;17&lt;/ref-type&gt;&lt;contributors&gt;&lt;authors&gt;&lt;author&gt;Kaushal, R.&lt;/author&gt;&lt;author&gt;Shojania, K. G.&lt;/author&gt;&lt;author&gt;Bates, D. W.&lt;/author&gt;&lt;/authors&gt;&lt;/contributors&gt;&lt;titles&gt;&lt;title&gt;Effects of computerized physician order entry and clinical decision support systems on medication safety: A systematic review&lt;/title&gt;&lt;secondary-title&gt;Archives of Internal Medicine&lt;/secondary-title&gt;&lt;/titles&gt;&lt;periodical&gt;&lt;full-title&gt;Archives of Internal Medicine&lt;/full-title&gt;&lt;/periodical&gt;&lt;pages&gt;1409-1416&lt;/pages&gt;&lt;volume&gt;163&lt;/volume&gt;&lt;number&gt;12&lt;/number&gt;&lt;dates&gt;&lt;year&gt;2003&lt;/year&gt;&lt;/dates&gt;&lt;isbn&gt;0003-9926&lt;/isbn&gt;&lt;urls&gt;&lt;related-urls&gt;&lt;url&gt;http://dx.doi.org/10.1001/archinte.163.12.1409&lt;/url&gt;&lt;/related-urls&gt;&lt;/urls&gt;&lt;electronic-resource-num&gt;10.1001/archinte.163.12.1409&lt;/electronic-resource-num&gt;&lt;/record&gt;&lt;/Cite&gt;&lt;/EndNote&gt;</w:instrText>
                      </w:r>
                      <w:r>
                        <w:rPr>
                          <w:i/>
                          <w:iCs/>
                          <w:sz w:val="20"/>
                          <w:szCs w:val="20"/>
                        </w:rPr>
                        <w:fldChar w:fldCharType="separate"/>
                      </w:r>
                      <w:r>
                        <w:rPr>
                          <w:i/>
                          <w:iCs/>
                          <w:noProof/>
                          <w:sz w:val="20"/>
                          <w:szCs w:val="20"/>
                        </w:rPr>
                        <w:t>[3]</w:t>
                      </w:r>
                      <w:r>
                        <w:rPr>
                          <w:i/>
                          <w:iCs/>
                          <w:sz w:val="20"/>
                          <w:szCs w:val="20"/>
                        </w:rPr>
                        <w:fldChar w:fldCharType="end"/>
                      </w:r>
                    </w:p>
                    <w:p w14:paraId="190D0EEC" w14:textId="77777777" w:rsidR="00864F16" w:rsidRPr="004B064B" w:rsidRDefault="00864F16" w:rsidP="00903501">
                      <w:pPr>
                        <w:rPr>
                          <w:color w:val="323E4F" w:themeColor="text2" w:themeShade="BF"/>
                          <w:sz w:val="20"/>
                          <w:szCs w:val="20"/>
                        </w:rPr>
                      </w:pPr>
                    </w:p>
                    <w:p w14:paraId="25023453" w14:textId="77777777" w:rsidR="00864F16" w:rsidRPr="004B064B" w:rsidRDefault="00864F16" w:rsidP="00903501">
                      <w:pPr>
                        <w:rPr>
                          <w:b/>
                          <w:color w:val="323E4F" w:themeColor="text2" w:themeShade="BF"/>
                          <w:sz w:val="20"/>
                          <w:szCs w:val="20"/>
                        </w:rPr>
                      </w:pPr>
                      <w:r w:rsidRPr="004B064B">
                        <w:rPr>
                          <w:b/>
                          <w:color w:val="323E4F" w:themeColor="text2" w:themeShade="BF"/>
                          <w:sz w:val="20"/>
                          <w:szCs w:val="20"/>
                        </w:rPr>
                        <w:t>Electronic Documentation</w:t>
                      </w:r>
                    </w:p>
                    <w:p w14:paraId="609E1DA8" w14:textId="77777777" w:rsidR="00864F16" w:rsidRPr="004B064B" w:rsidRDefault="00864F16" w:rsidP="00903501">
                      <w:pPr>
                        <w:rPr>
                          <w:sz w:val="20"/>
                          <w:szCs w:val="20"/>
                        </w:rPr>
                      </w:pPr>
                      <w:r w:rsidRPr="004B064B">
                        <w:rPr>
                          <w:sz w:val="20"/>
                          <w:szCs w:val="20"/>
                        </w:rPr>
                        <w:t>Paper-based clinical pathways tend to be implemented using bespoke pathway documentation. This may include prompts or checklists that are designed to encourage clinicians to complete vital tasks associated with the recommended care process. A standardised layout may facilitate audit of clinical practice and variance analysis.</w:t>
                      </w:r>
                    </w:p>
                    <w:p w14:paraId="2CE49724" w14:textId="77777777" w:rsidR="00864F16" w:rsidRPr="004B064B" w:rsidRDefault="00864F16" w:rsidP="00903501">
                      <w:pPr>
                        <w:rPr>
                          <w:b/>
                          <w:sz w:val="20"/>
                          <w:szCs w:val="20"/>
                        </w:rPr>
                      </w:pPr>
                    </w:p>
                    <w:p w14:paraId="58870323" w14:textId="77777777" w:rsidR="00864F16" w:rsidRPr="004B064B" w:rsidRDefault="00864F16" w:rsidP="00903501">
                      <w:pPr>
                        <w:rPr>
                          <w:b/>
                          <w:color w:val="323E4F" w:themeColor="text2" w:themeShade="BF"/>
                          <w:sz w:val="20"/>
                          <w:szCs w:val="20"/>
                        </w:rPr>
                      </w:pPr>
                      <w:r w:rsidRPr="004B064B">
                        <w:rPr>
                          <w:b/>
                          <w:color w:val="323E4F" w:themeColor="text2" w:themeShade="BF"/>
                          <w:sz w:val="20"/>
                          <w:szCs w:val="20"/>
                        </w:rPr>
                        <w:t>Clinical Decision Support</w:t>
                      </w:r>
                    </w:p>
                    <w:p w14:paraId="4E90455C" w14:textId="5EFA66F3" w:rsidR="00864F16" w:rsidRPr="004B064B" w:rsidRDefault="00864F16" w:rsidP="00903501">
                      <w:pPr>
                        <w:rPr>
                          <w:sz w:val="20"/>
                          <w:szCs w:val="20"/>
                        </w:rPr>
                      </w:pPr>
                      <w:r w:rsidRPr="004B064B">
                        <w:rPr>
                          <w:sz w:val="20"/>
                          <w:szCs w:val="20"/>
                        </w:rPr>
                        <w:t>“</w:t>
                      </w:r>
                      <w:r w:rsidRPr="004B064B">
                        <w:rPr>
                          <w:i/>
                          <w:iCs/>
                          <w:sz w:val="20"/>
                          <w:szCs w:val="20"/>
                        </w:rPr>
                        <w:t>Clinical decision support (CDS) provides clinicians, staff, patients or other individuals with knowledge and person-specific information, intelligently filtered or presented at appropriate times, to enhance health and health care. CDS encompasses a variety of tools to enhance decision-making in the clinical workflow</w:t>
                      </w:r>
                      <w:r w:rsidRPr="004B064B">
                        <w:rPr>
                          <w:sz w:val="20"/>
                          <w:szCs w:val="20"/>
                        </w:rPr>
                        <w:t>”</w:t>
                      </w:r>
                      <w:r>
                        <w:rPr>
                          <w:sz w:val="20"/>
                          <w:szCs w:val="20"/>
                        </w:rPr>
                        <w:fldChar w:fldCharType="begin"/>
                      </w:r>
                      <w:r>
                        <w:rPr>
                          <w:sz w:val="20"/>
                          <w:szCs w:val="20"/>
                        </w:rPr>
                        <w:instrText xml:space="preserve"> ADDIN EN.CITE &lt;EndNote&gt;&lt;Cite&gt;&lt;Author&gt;(ONC)&lt;/Author&gt;&lt;Year&gt;2013&lt;/Year&gt;&lt;RecNum&gt;542&lt;/RecNum&gt;&lt;DisplayText&gt;[5]&lt;/DisplayText&gt;&lt;record&gt;&lt;rec-number&gt;542&lt;/rec-number&gt;&lt;foreign-keys&gt;&lt;key app="EN" db-id="w59t25p0y20pv6e2wxopspd0z2peddrsfdvx" timestamp="1521613937"&gt;542&lt;/key&gt;&lt;/foreign-keys&gt;&lt;ref-type name="Web Page"&gt;12&lt;/ref-type&gt;&lt;contributors&gt;&lt;authors&gt;&lt;author&gt;The Office of the National Coordinator for Health Information Technology (ONC) &lt;/author&gt;&lt;/authors&gt;&lt;/contributors&gt;&lt;auth-address&gt;Office of the National Coordinator for Health Information Technology&amp;#xD;U.S. Department of Health and Human Services&amp;#xD;330 C St SW &amp;#xD;Floor 7&amp;#xD;Washington, DC 20201&lt;/auth-address&gt;&lt;titles&gt;&lt;title&gt;Policy making, Regulation and Strategy; Clinical Decision Support&lt;/title&gt;&lt;/titles&gt;&lt;volume&gt;2018&lt;/volume&gt;&lt;number&gt;21.03.2018&lt;/number&gt;&lt;dates&gt;&lt;year&gt;2013&lt;/year&gt;&lt;/dates&gt;&lt;pub-location&gt;USA&lt;/pub-location&gt;&lt;urls&gt;&lt;related-urls&gt;&lt;url&gt;https://www.healthit.gov/policy-researchers-implementers/clinical-decision-support-cds&lt;/url&gt;&lt;/related-urls&gt;&lt;/urls&gt;&lt;custom1&gt;2018&lt;/custom1&gt;&lt;custom2&gt;21.03.2018&lt;/custom2&gt;&lt;/record&gt;&lt;/Cite&gt;&lt;/EndNote&gt;</w:instrText>
                      </w:r>
                      <w:r>
                        <w:rPr>
                          <w:sz w:val="20"/>
                          <w:szCs w:val="20"/>
                        </w:rPr>
                        <w:fldChar w:fldCharType="separate"/>
                      </w:r>
                      <w:r>
                        <w:rPr>
                          <w:noProof/>
                          <w:sz w:val="20"/>
                          <w:szCs w:val="20"/>
                        </w:rPr>
                        <w:t>[5]</w:t>
                      </w:r>
                      <w:r>
                        <w:rPr>
                          <w:sz w:val="20"/>
                          <w:szCs w:val="20"/>
                        </w:rPr>
                        <w:fldChar w:fldCharType="end"/>
                      </w:r>
                    </w:p>
                    <w:p w14:paraId="0FC1A6A1" w14:textId="77777777" w:rsidR="00864F16" w:rsidRDefault="00864F16" w:rsidP="00903501"/>
                    <w:p w14:paraId="1322178D" w14:textId="77777777" w:rsidR="00864F16" w:rsidRPr="004B064B" w:rsidRDefault="00864F16" w:rsidP="00903501"/>
                    <w:p w14:paraId="1DEE4462" w14:textId="77777777" w:rsidR="00864F16" w:rsidRDefault="00864F16" w:rsidP="00903501"/>
                  </w:txbxContent>
                </v:textbox>
                <w10:wrap type="topAndBottom" anchorx="margin"/>
              </v:shape>
            </w:pict>
          </mc:Fallback>
        </mc:AlternateContent>
      </w:r>
    </w:p>
    <w:p w14:paraId="0CD220FC" w14:textId="65E39343" w:rsidR="001F4535" w:rsidRDefault="001F4535" w:rsidP="001F4535">
      <w:pPr>
        <w:rPr>
          <w:b/>
        </w:rPr>
      </w:pPr>
      <w:r>
        <w:rPr>
          <w:b/>
        </w:rPr>
        <w:t xml:space="preserve">Figure </w:t>
      </w:r>
      <w:r w:rsidR="00ED7AD0">
        <w:rPr>
          <w:b/>
        </w:rPr>
        <w:t>3</w:t>
      </w:r>
      <w:r>
        <w:rPr>
          <w:b/>
        </w:rPr>
        <w:t>. Summarised definitions of HIT interventions utilised in reported implementations of clinical pathways</w:t>
      </w:r>
    </w:p>
    <w:p w14:paraId="3313BAE0" w14:textId="6CC8AA8F" w:rsidR="002F6BB3" w:rsidRDefault="002F6BB3"/>
    <w:p w14:paraId="439AA771" w14:textId="485E8C65" w:rsidR="00903501" w:rsidRDefault="00903501"/>
    <w:sectPr w:rsidR="00903501" w:rsidSect="00952F22">
      <w:headerReference w:type="default" r:id="rId16"/>
      <w:footerReference w:type="default" r:id="rId17"/>
      <w:pgSz w:w="11906" w:h="16838"/>
      <w:pgMar w:top="1440" w:right="1440" w:bottom="1440" w:left="1440" w:header="709" w:footer="709" w:gutter="0"/>
      <w:pgNumType w:chapStyle="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Hawcutt, Daniel" w:date="2018-10-23T14:10:00Z" w:initials="HD">
    <w:p w14:paraId="0C73881D" w14:textId="673502EF" w:rsidR="00864F16" w:rsidRDefault="00864F16">
      <w:pPr>
        <w:pStyle w:val="CommentText"/>
      </w:pPr>
      <w:r>
        <w:rPr>
          <w:rStyle w:val="CommentReference"/>
        </w:rPr>
        <w:annotationRef/>
      </w:r>
      <w:r>
        <w:t xml:space="preserve">Number and percentage </w:t>
      </w:r>
    </w:p>
  </w:comment>
  <w:comment w:id="2" w:author="Hawcutt, Daniel" w:date="2018-10-23T14:10:00Z" w:initials="HD">
    <w:p w14:paraId="77BE78E5" w14:textId="292F3F34" w:rsidR="00864F16" w:rsidRDefault="00864F16">
      <w:pPr>
        <w:pStyle w:val="CommentText"/>
      </w:pPr>
      <w:r>
        <w:rPr>
          <w:rStyle w:val="CommentReference"/>
        </w:rPr>
        <w:annotationRef/>
      </w:r>
      <w:r>
        <w:t>ditt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C73881D" w15:done="0"/>
  <w15:commentEx w15:paraId="77BE78E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4D63CB" w14:textId="77777777" w:rsidR="00DC6615" w:rsidRDefault="00DC6615" w:rsidP="004B1BC3">
      <w:pPr>
        <w:spacing w:after="0" w:line="240" w:lineRule="auto"/>
      </w:pPr>
      <w:r>
        <w:separator/>
      </w:r>
    </w:p>
  </w:endnote>
  <w:endnote w:type="continuationSeparator" w:id="0">
    <w:p w14:paraId="7852766C" w14:textId="77777777" w:rsidR="00DC6615" w:rsidRDefault="00DC6615" w:rsidP="004B1B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849385"/>
      <w:docPartObj>
        <w:docPartGallery w:val="Page Numbers (Bottom of Page)"/>
        <w:docPartUnique/>
      </w:docPartObj>
    </w:sdtPr>
    <w:sdtEndPr>
      <w:rPr>
        <w:noProof/>
      </w:rPr>
    </w:sdtEndPr>
    <w:sdtContent>
      <w:p w14:paraId="0E785FD4" w14:textId="30CB164A" w:rsidR="00864F16" w:rsidRDefault="00864F16">
        <w:pPr>
          <w:pStyle w:val="Footer"/>
          <w:jc w:val="right"/>
        </w:pPr>
        <w:r>
          <w:fldChar w:fldCharType="begin"/>
        </w:r>
        <w:r>
          <w:instrText xml:space="preserve"> PAGE   \* MERGEFORMAT </w:instrText>
        </w:r>
        <w:r>
          <w:fldChar w:fldCharType="separate"/>
        </w:r>
        <w:r w:rsidR="001D5272">
          <w:rPr>
            <w:noProof/>
          </w:rPr>
          <w:t>9</w:t>
        </w:r>
        <w:r>
          <w:rPr>
            <w:noProof/>
          </w:rPr>
          <w:fldChar w:fldCharType="end"/>
        </w:r>
      </w:p>
    </w:sdtContent>
  </w:sdt>
  <w:p w14:paraId="66F2927F" w14:textId="77777777" w:rsidR="00864F16" w:rsidRDefault="00864F1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5E5DBA" w14:textId="77777777" w:rsidR="00DC6615" w:rsidRDefault="00DC6615" w:rsidP="004B1BC3">
      <w:pPr>
        <w:spacing w:after="0" w:line="240" w:lineRule="auto"/>
      </w:pPr>
      <w:r>
        <w:separator/>
      </w:r>
    </w:p>
  </w:footnote>
  <w:footnote w:type="continuationSeparator" w:id="0">
    <w:p w14:paraId="6400041F" w14:textId="77777777" w:rsidR="00DC6615" w:rsidRDefault="00DC6615" w:rsidP="004B1BC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D7AD67" w14:textId="47F778D5" w:rsidR="00864F16" w:rsidRPr="00571E9B" w:rsidRDefault="00864F16">
    <w:pPr>
      <w:pStyle w:val="Header"/>
      <w:rPr>
        <w:rFonts w:asciiTheme="minorHAnsi" w:hAnsiTheme="minorHAnsi" w:cstheme="minorHAnsi"/>
        <w:color w:val="000000" w:themeColor="text1"/>
        <w:sz w:val="20"/>
        <w:szCs w:val="20"/>
      </w:rPr>
    </w:pPr>
    <w:r w:rsidRPr="00571E9B">
      <w:rPr>
        <w:rFonts w:asciiTheme="minorHAnsi" w:hAnsiTheme="minorHAnsi" w:cstheme="minorHAnsi"/>
        <w:color w:val="000000" w:themeColor="text1"/>
        <w:sz w:val="20"/>
        <w:szCs w:val="20"/>
      </w:rPr>
      <w:t>Neame – Clinical Pathways and Medical Informatics</w:t>
    </w:r>
  </w:p>
  <w:p w14:paraId="5509786B" w14:textId="7CAF6DE3" w:rsidR="00864F16" w:rsidRPr="00952F22" w:rsidRDefault="00864F16" w:rsidP="00952F22">
    <w:pPr>
      <w:pStyle w:val="Header"/>
      <w:rPr>
        <w:rFonts w:asciiTheme="minorHAnsi" w:hAnsiTheme="minorHAnsi"/>
        <w:color w:val="auto"/>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800492"/>
    <w:multiLevelType w:val="multilevel"/>
    <w:tmpl w:val="C6B815B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44A677E"/>
    <w:multiLevelType w:val="hybridMultilevel"/>
    <w:tmpl w:val="883AA974"/>
    <w:lvl w:ilvl="0" w:tplc="F9ACD0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E597A3A"/>
    <w:multiLevelType w:val="hybridMultilevel"/>
    <w:tmpl w:val="C6B815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3355B6B"/>
    <w:multiLevelType w:val="hybridMultilevel"/>
    <w:tmpl w:val="B508A5B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8737E10"/>
    <w:multiLevelType w:val="hybridMultilevel"/>
    <w:tmpl w:val="B606835E"/>
    <w:lvl w:ilvl="0" w:tplc="0F34A0A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E287D42"/>
    <w:multiLevelType w:val="hybridMultilevel"/>
    <w:tmpl w:val="9476F95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AA62713"/>
    <w:multiLevelType w:val="multilevel"/>
    <w:tmpl w:val="08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7522684E"/>
    <w:multiLevelType w:val="hybridMultilevel"/>
    <w:tmpl w:val="B108F58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CB8627E"/>
    <w:multiLevelType w:val="hybridMultilevel"/>
    <w:tmpl w:val="9F9EE5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5"/>
  </w:num>
  <w:num w:numId="3">
    <w:abstractNumId w:val="7"/>
  </w:num>
  <w:num w:numId="4">
    <w:abstractNumId w:val="2"/>
  </w:num>
  <w:num w:numId="5">
    <w:abstractNumId w:val="0"/>
  </w:num>
  <w:num w:numId="6">
    <w:abstractNumId w:val="6"/>
  </w:num>
  <w:num w:numId="7">
    <w:abstractNumId w:val="3"/>
  </w:num>
  <w:num w:numId="8">
    <w:abstractNumId w:val="1"/>
  </w:num>
  <w:num w:numId="9">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wcutt, Daniel">
    <w15:presenceInfo w15:providerId="AD" w15:userId="S-1-5-21-137024685-2204166116-4157399963-837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Med Info Asso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9t25p0y20pv6e2wxopspd0z2peddrsfdvx&quot;&gt;My EndNote Library&lt;record-ids&gt;&lt;item&gt;13&lt;/item&gt;&lt;item&gt;23&lt;/item&gt;&lt;item&gt;36&lt;/item&gt;&lt;item&gt;40&lt;/item&gt;&lt;item&gt;41&lt;/item&gt;&lt;item&gt;100&lt;/item&gt;&lt;item&gt;101&lt;/item&gt;&lt;item&gt;170&lt;/item&gt;&lt;item&gt;188&lt;/item&gt;&lt;item&gt;284&lt;/item&gt;&lt;item&gt;292&lt;/item&gt;&lt;item&gt;293&lt;/item&gt;&lt;item&gt;315&lt;/item&gt;&lt;item&gt;332&lt;/item&gt;&lt;item&gt;335&lt;/item&gt;&lt;item&gt;348&lt;/item&gt;&lt;item&gt;349&lt;/item&gt;&lt;item&gt;352&lt;/item&gt;&lt;item&gt;361&lt;/item&gt;&lt;item&gt;363&lt;/item&gt;&lt;item&gt;375&lt;/item&gt;&lt;item&gt;402&lt;/item&gt;&lt;item&gt;418&lt;/item&gt;&lt;item&gt;423&lt;/item&gt;&lt;item&gt;499&lt;/item&gt;&lt;item&gt;500&lt;/item&gt;&lt;item&gt;501&lt;/item&gt;&lt;item&gt;504&lt;/item&gt;&lt;item&gt;506&lt;/item&gt;&lt;item&gt;508&lt;/item&gt;&lt;item&gt;518&lt;/item&gt;&lt;item&gt;539&lt;/item&gt;&lt;item&gt;541&lt;/item&gt;&lt;item&gt;542&lt;/item&gt;&lt;item&gt;543&lt;/item&gt;&lt;item&gt;1085&lt;/item&gt;&lt;item&gt;1132&lt;/item&gt;&lt;item&gt;1167&lt;/item&gt;&lt;item&gt;1173&lt;/item&gt;&lt;item&gt;1273&lt;/item&gt;&lt;item&gt;1457&lt;/item&gt;&lt;item&gt;1563&lt;/item&gt;&lt;item&gt;1590&lt;/item&gt;&lt;item&gt;1591&lt;/item&gt;&lt;item&gt;1592&lt;/item&gt;&lt;item&gt;1594&lt;/item&gt;&lt;item&gt;1595&lt;/item&gt;&lt;item&gt;1598&lt;/item&gt;&lt;item&gt;1599&lt;/item&gt;&lt;item&gt;2130&lt;/item&gt;&lt;item&gt;2131&lt;/item&gt;&lt;item&gt;2132&lt;/item&gt;&lt;item&gt;2168&lt;/item&gt;&lt;item&gt;2169&lt;/item&gt;&lt;item&gt;2172&lt;/item&gt;&lt;item&gt;2174&lt;/item&gt;&lt;item&gt;2178&lt;/item&gt;&lt;item&gt;2179&lt;/item&gt;&lt;item&gt;2180&lt;/item&gt;&lt;item&gt;2181&lt;/item&gt;&lt;item&gt;2183&lt;/item&gt;&lt;item&gt;2185&lt;/item&gt;&lt;item&gt;2186&lt;/item&gt;&lt;item&gt;2187&lt;/item&gt;&lt;item&gt;2188&lt;/item&gt;&lt;item&gt;2190&lt;/item&gt;&lt;/record-ids&gt;&lt;/item&gt;&lt;/Libraries&gt;"/>
  </w:docVars>
  <w:rsids>
    <w:rsidRoot w:val="00E257D7"/>
    <w:rsid w:val="0001764F"/>
    <w:rsid w:val="00030A78"/>
    <w:rsid w:val="0003338C"/>
    <w:rsid w:val="0003377A"/>
    <w:rsid w:val="00041D10"/>
    <w:rsid w:val="000438AA"/>
    <w:rsid w:val="000447B2"/>
    <w:rsid w:val="0006209E"/>
    <w:rsid w:val="00067EF8"/>
    <w:rsid w:val="00080450"/>
    <w:rsid w:val="000A08D0"/>
    <w:rsid w:val="000A1928"/>
    <w:rsid w:val="000C5F33"/>
    <w:rsid w:val="000C7D40"/>
    <w:rsid w:val="000E5606"/>
    <w:rsid w:val="000F0259"/>
    <w:rsid w:val="001147BE"/>
    <w:rsid w:val="0011666E"/>
    <w:rsid w:val="00122C6B"/>
    <w:rsid w:val="001304F1"/>
    <w:rsid w:val="001445B4"/>
    <w:rsid w:val="00171441"/>
    <w:rsid w:val="001729B8"/>
    <w:rsid w:val="00173D62"/>
    <w:rsid w:val="001853DA"/>
    <w:rsid w:val="0018673C"/>
    <w:rsid w:val="001A363F"/>
    <w:rsid w:val="001B16A0"/>
    <w:rsid w:val="001B1E21"/>
    <w:rsid w:val="001C37F4"/>
    <w:rsid w:val="001C384C"/>
    <w:rsid w:val="001C68E3"/>
    <w:rsid w:val="001D4D29"/>
    <w:rsid w:val="001D5272"/>
    <w:rsid w:val="001E3470"/>
    <w:rsid w:val="001F2614"/>
    <w:rsid w:val="001F33D8"/>
    <w:rsid w:val="001F4535"/>
    <w:rsid w:val="00217E3B"/>
    <w:rsid w:val="002233E8"/>
    <w:rsid w:val="0022347A"/>
    <w:rsid w:val="0022740F"/>
    <w:rsid w:val="0022761B"/>
    <w:rsid w:val="002279EF"/>
    <w:rsid w:val="00237419"/>
    <w:rsid w:val="00270737"/>
    <w:rsid w:val="00271188"/>
    <w:rsid w:val="0028319C"/>
    <w:rsid w:val="00295DF5"/>
    <w:rsid w:val="00296344"/>
    <w:rsid w:val="002978AD"/>
    <w:rsid w:val="002A2207"/>
    <w:rsid w:val="002A4210"/>
    <w:rsid w:val="002A572D"/>
    <w:rsid w:val="002B18D0"/>
    <w:rsid w:val="002B2D5E"/>
    <w:rsid w:val="002B75C5"/>
    <w:rsid w:val="002C217D"/>
    <w:rsid w:val="002C6E4F"/>
    <w:rsid w:val="002E064A"/>
    <w:rsid w:val="002E7591"/>
    <w:rsid w:val="002F04E4"/>
    <w:rsid w:val="002F6BB3"/>
    <w:rsid w:val="002F7915"/>
    <w:rsid w:val="00316A66"/>
    <w:rsid w:val="0032647C"/>
    <w:rsid w:val="00345184"/>
    <w:rsid w:val="00352972"/>
    <w:rsid w:val="00352C23"/>
    <w:rsid w:val="00382B71"/>
    <w:rsid w:val="003A2D03"/>
    <w:rsid w:val="003A5DCE"/>
    <w:rsid w:val="003B0793"/>
    <w:rsid w:val="003B4630"/>
    <w:rsid w:val="003B62F2"/>
    <w:rsid w:val="003C6348"/>
    <w:rsid w:val="003D4FD7"/>
    <w:rsid w:val="003D79E1"/>
    <w:rsid w:val="003E6B3E"/>
    <w:rsid w:val="003F1E96"/>
    <w:rsid w:val="00411D35"/>
    <w:rsid w:val="00416629"/>
    <w:rsid w:val="004207A7"/>
    <w:rsid w:val="00423F85"/>
    <w:rsid w:val="0042615C"/>
    <w:rsid w:val="004277CE"/>
    <w:rsid w:val="004400D2"/>
    <w:rsid w:val="004442EB"/>
    <w:rsid w:val="004450CC"/>
    <w:rsid w:val="004511E7"/>
    <w:rsid w:val="0045534B"/>
    <w:rsid w:val="00477C68"/>
    <w:rsid w:val="004B064B"/>
    <w:rsid w:val="004B1BC3"/>
    <w:rsid w:val="004B2893"/>
    <w:rsid w:val="004B5E99"/>
    <w:rsid w:val="004C4544"/>
    <w:rsid w:val="004C65DA"/>
    <w:rsid w:val="004D3596"/>
    <w:rsid w:val="004D5E84"/>
    <w:rsid w:val="004F52EB"/>
    <w:rsid w:val="005053E7"/>
    <w:rsid w:val="00514847"/>
    <w:rsid w:val="005176DF"/>
    <w:rsid w:val="00520B9A"/>
    <w:rsid w:val="005213A4"/>
    <w:rsid w:val="00524F30"/>
    <w:rsid w:val="0053411D"/>
    <w:rsid w:val="0054088F"/>
    <w:rsid w:val="00546086"/>
    <w:rsid w:val="00564E38"/>
    <w:rsid w:val="00571E9B"/>
    <w:rsid w:val="00577192"/>
    <w:rsid w:val="00581B56"/>
    <w:rsid w:val="0059154C"/>
    <w:rsid w:val="005A7F2B"/>
    <w:rsid w:val="005C4492"/>
    <w:rsid w:val="005D145A"/>
    <w:rsid w:val="005D18C9"/>
    <w:rsid w:val="005F1271"/>
    <w:rsid w:val="005F2863"/>
    <w:rsid w:val="005F5107"/>
    <w:rsid w:val="005F53EA"/>
    <w:rsid w:val="006003D8"/>
    <w:rsid w:val="00613C7B"/>
    <w:rsid w:val="006166A4"/>
    <w:rsid w:val="00622689"/>
    <w:rsid w:val="00625382"/>
    <w:rsid w:val="00626DF0"/>
    <w:rsid w:val="00651291"/>
    <w:rsid w:val="006558BF"/>
    <w:rsid w:val="00683C54"/>
    <w:rsid w:val="00695775"/>
    <w:rsid w:val="006B13D1"/>
    <w:rsid w:val="006D0EDA"/>
    <w:rsid w:val="006E4DF1"/>
    <w:rsid w:val="00700D78"/>
    <w:rsid w:val="0071061B"/>
    <w:rsid w:val="007121E4"/>
    <w:rsid w:val="007206F7"/>
    <w:rsid w:val="00747543"/>
    <w:rsid w:val="007560DF"/>
    <w:rsid w:val="00765959"/>
    <w:rsid w:val="0077056A"/>
    <w:rsid w:val="0078605D"/>
    <w:rsid w:val="007915B8"/>
    <w:rsid w:val="00794620"/>
    <w:rsid w:val="007B5C97"/>
    <w:rsid w:val="007C6A25"/>
    <w:rsid w:val="007D06A5"/>
    <w:rsid w:val="007D4A5A"/>
    <w:rsid w:val="007D7984"/>
    <w:rsid w:val="007E2389"/>
    <w:rsid w:val="00802F6E"/>
    <w:rsid w:val="00803CD5"/>
    <w:rsid w:val="0081101A"/>
    <w:rsid w:val="00813DE1"/>
    <w:rsid w:val="00814D08"/>
    <w:rsid w:val="00820492"/>
    <w:rsid w:val="0082237A"/>
    <w:rsid w:val="0082450C"/>
    <w:rsid w:val="00827A39"/>
    <w:rsid w:val="00841F43"/>
    <w:rsid w:val="008632EE"/>
    <w:rsid w:val="00864F16"/>
    <w:rsid w:val="008810D7"/>
    <w:rsid w:val="008923EE"/>
    <w:rsid w:val="008966CB"/>
    <w:rsid w:val="008B1DC3"/>
    <w:rsid w:val="008B42AA"/>
    <w:rsid w:val="008B4E93"/>
    <w:rsid w:val="008B529D"/>
    <w:rsid w:val="008C1135"/>
    <w:rsid w:val="008C2D4C"/>
    <w:rsid w:val="008C578D"/>
    <w:rsid w:val="008E4F62"/>
    <w:rsid w:val="008F10EF"/>
    <w:rsid w:val="008F1CC9"/>
    <w:rsid w:val="00903501"/>
    <w:rsid w:val="00906E45"/>
    <w:rsid w:val="00932FA4"/>
    <w:rsid w:val="00935D74"/>
    <w:rsid w:val="00943341"/>
    <w:rsid w:val="00947E69"/>
    <w:rsid w:val="00952F22"/>
    <w:rsid w:val="009539FA"/>
    <w:rsid w:val="00966FD2"/>
    <w:rsid w:val="009742E1"/>
    <w:rsid w:val="0097446E"/>
    <w:rsid w:val="00974C8A"/>
    <w:rsid w:val="00980F27"/>
    <w:rsid w:val="00985406"/>
    <w:rsid w:val="00986637"/>
    <w:rsid w:val="009A024E"/>
    <w:rsid w:val="009B4621"/>
    <w:rsid w:val="009D224E"/>
    <w:rsid w:val="009D2FDA"/>
    <w:rsid w:val="009D31CD"/>
    <w:rsid w:val="009F2618"/>
    <w:rsid w:val="00A0270E"/>
    <w:rsid w:val="00A07558"/>
    <w:rsid w:val="00A1194C"/>
    <w:rsid w:val="00A160E2"/>
    <w:rsid w:val="00A2313C"/>
    <w:rsid w:val="00A32E5B"/>
    <w:rsid w:val="00A51D5E"/>
    <w:rsid w:val="00A72769"/>
    <w:rsid w:val="00A80533"/>
    <w:rsid w:val="00A862B6"/>
    <w:rsid w:val="00A876C5"/>
    <w:rsid w:val="00A95AA1"/>
    <w:rsid w:val="00AB1210"/>
    <w:rsid w:val="00AB1C45"/>
    <w:rsid w:val="00AB4A09"/>
    <w:rsid w:val="00AC1306"/>
    <w:rsid w:val="00AD1416"/>
    <w:rsid w:val="00AD1531"/>
    <w:rsid w:val="00AE7D0C"/>
    <w:rsid w:val="00AF5119"/>
    <w:rsid w:val="00B037AE"/>
    <w:rsid w:val="00B05AC4"/>
    <w:rsid w:val="00B574D0"/>
    <w:rsid w:val="00B612E4"/>
    <w:rsid w:val="00B64CD1"/>
    <w:rsid w:val="00B74F19"/>
    <w:rsid w:val="00B7678E"/>
    <w:rsid w:val="00B7777C"/>
    <w:rsid w:val="00B80B49"/>
    <w:rsid w:val="00B8249E"/>
    <w:rsid w:val="00B84984"/>
    <w:rsid w:val="00B85B0F"/>
    <w:rsid w:val="00B908E9"/>
    <w:rsid w:val="00B915A1"/>
    <w:rsid w:val="00BA379F"/>
    <w:rsid w:val="00BA4B89"/>
    <w:rsid w:val="00BA636E"/>
    <w:rsid w:val="00BB0767"/>
    <w:rsid w:val="00BB5999"/>
    <w:rsid w:val="00BC6D02"/>
    <w:rsid w:val="00BD6287"/>
    <w:rsid w:val="00BD7DEA"/>
    <w:rsid w:val="00BE7A92"/>
    <w:rsid w:val="00C0627F"/>
    <w:rsid w:val="00C136E7"/>
    <w:rsid w:val="00C14367"/>
    <w:rsid w:val="00C345A7"/>
    <w:rsid w:val="00C3660E"/>
    <w:rsid w:val="00C539F6"/>
    <w:rsid w:val="00C64418"/>
    <w:rsid w:val="00C92E48"/>
    <w:rsid w:val="00CA030D"/>
    <w:rsid w:val="00CA1285"/>
    <w:rsid w:val="00CB17AF"/>
    <w:rsid w:val="00CD192E"/>
    <w:rsid w:val="00CD32A1"/>
    <w:rsid w:val="00CD4122"/>
    <w:rsid w:val="00CD5C6B"/>
    <w:rsid w:val="00CE2FB5"/>
    <w:rsid w:val="00CE4C8C"/>
    <w:rsid w:val="00CE7A03"/>
    <w:rsid w:val="00CE7A9C"/>
    <w:rsid w:val="00D0044A"/>
    <w:rsid w:val="00D10B30"/>
    <w:rsid w:val="00D14611"/>
    <w:rsid w:val="00D23064"/>
    <w:rsid w:val="00D25CCF"/>
    <w:rsid w:val="00D30398"/>
    <w:rsid w:val="00D44BA4"/>
    <w:rsid w:val="00D46973"/>
    <w:rsid w:val="00D514DC"/>
    <w:rsid w:val="00D518EA"/>
    <w:rsid w:val="00D519CB"/>
    <w:rsid w:val="00D53D3F"/>
    <w:rsid w:val="00D61390"/>
    <w:rsid w:val="00D639B0"/>
    <w:rsid w:val="00D65BB4"/>
    <w:rsid w:val="00D8051D"/>
    <w:rsid w:val="00D82809"/>
    <w:rsid w:val="00D87E05"/>
    <w:rsid w:val="00D9462C"/>
    <w:rsid w:val="00DA6E5B"/>
    <w:rsid w:val="00DB6324"/>
    <w:rsid w:val="00DC6615"/>
    <w:rsid w:val="00DD1E22"/>
    <w:rsid w:val="00DE0BD5"/>
    <w:rsid w:val="00DE1B0C"/>
    <w:rsid w:val="00DE32B3"/>
    <w:rsid w:val="00DE6083"/>
    <w:rsid w:val="00DF3F0E"/>
    <w:rsid w:val="00DF46F1"/>
    <w:rsid w:val="00E12D62"/>
    <w:rsid w:val="00E161E2"/>
    <w:rsid w:val="00E21047"/>
    <w:rsid w:val="00E257D7"/>
    <w:rsid w:val="00E26D0E"/>
    <w:rsid w:val="00E2722B"/>
    <w:rsid w:val="00E3594C"/>
    <w:rsid w:val="00E4330A"/>
    <w:rsid w:val="00E43F8F"/>
    <w:rsid w:val="00E4650D"/>
    <w:rsid w:val="00E57C82"/>
    <w:rsid w:val="00E6218E"/>
    <w:rsid w:val="00E649C2"/>
    <w:rsid w:val="00E650B0"/>
    <w:rsid w:val="00E6555A"/>
    <w:rsid w:val="00E670E6"/>
    <w:rsid w:val="00E724E5"/>
    <w:rsid w:val="00E72ECB"/>
    <w:rsid w:val="00E819A9"/>
    <w:rsid w:val="00E8446F"/>
    <w:rsid w:val="00E87BF4"/>
    <w:rsid w:val="00E90946"/>
    <w:rsid w:val="00E95BC0"/>
    <w:rsid w:val="00E96002"/>
    <w:rsid w:val="00EB3A12"/>
    <w:rsid w:val="00EB5E3D"/>
    <w:rsid w:val="00EB78EF"/>
    <w:rsid w:val="00EC12B0"/>
    <w:rsid w:val="00ED1D76"/>
    <w:rsid w:val="00ED2E99"/>
    <w:rsid w:val="00ED70D1"/>
    <w:rsid w:val="00ED7AD0"/>
    <w:rsid w:val="00ED7C03"/>
    <w:rsid w:val="00EE174E"/>
    <w:rsid w:val="00EF1D89"/>
    <w:rsid w:val="00F15A5D"/>
    <w:rsid w:val="00F20390"/>
    <w:rsid w:val="00F2132C"/>
    <w:rsid w:val="00F33679"/>
    <w:rsid w:val="00F634BD"/>
    <w:rsid w:val="00F6453B"/>
    <w:rsid w:val="00F655D7"/>
    <w:rsid w:val="00F65ECF"/>
    <w:rsid w:val="00F661A2"/>
    <w:rsid w:val="00F70792"/>
    <w:rsid w:val="00F743DE"/>
    <w:rsid w:val="00F84624"/>
    <w:rsid w:val="00F8527E"/>
    <w:rsid w:val="00F8655C"/>
    <w:rsid w:val="00FA0294"/>
    <w:rsid w:val="00FB50CC"/>
    <w:rsid w:val="00FE1257"/>
    <w:rsid w:val="00FE7206"/>
    <w:rsid w:val="00FF3187"/>
    <w:rsid w:val="00FF732C"/>
    <w:rsid w:val="00FF7F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BB9C79"/>
  <w15:docId w15:val="{E541DF90-580C-480A-8C71-7FAEAA87F8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57D7"/>
    <w:pPr>
      <w:spacing w:after="200" w:line="276" w:lineRule="auto"/>
    </w:pPr>
  </w:style>
  <w:style w:type="paragraph" w:styleId="Heading1">
    <w:name w:val="heading 1"/>
    <w:basedOn w:val="Normal"/>
    <w:next w:val="Normal"/>
    <w:link w:val="Heading1Char"/>
    <w:uiPriority w:val="9"/>
    <w:qFormat/>
    <w:rsid w:val="00FE125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F6BB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E12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E125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57D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257D7"/>
    <w:rPr>
      <w:rFonts w:ascii="Calibri" w:hAnsi="Calibri" w:cs="Calibri"/>
      <w:noProof/>
      <w:lang w:val="en-US"/>
    </w:rPr>
  </w:style>
  <w:style w:type="paragraph" w:customStyle="1" w:styleId="EndNoteBibliography">
    <w:name w:val="EndNote Bibliography"/>
    <w:basedOn w:val="Normal"/>
    <w:link w:val="EndNoteBibliographyChar"/>
    <w:rsid w:val="00E257D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257D7"/>
    <w:rPr>
      <w:rFonts w:ascii="Calibri" w:hAnsi="Calibri" w:cs="Calibri"/>
      <w:noProof/>
      <w:lang w:val="en-US"/>
    </w:rPr>
  </w:style>
  <w:style w:type="character" w:styleId="Hyperlink">
    <w:name w:val="Hyperlink"/>
    <w:basedOn w:val="DefaultParagraphFont"/>
    <w:uiPriority w:val="99"/>
    <w:unhideWhenUsed/>
    <w:rsid w:val="00E257D7"/>
    <w:rPr>
      <w:color w:val="0563C1" w:themeColor="hyperlink"/>
      <w:u w:val="single"/>
    </w:rPr>
  </w:style>
  <w:style w:type="character" w:customStyle="1" w:styleId="UnresolvedMention1">
    <w:name w:val="Unresolved Mention1"/>
    <w:basedOn w:val="DefaultParagraphFont"/>
    <w:uiPriority w:val="99"/>
    <w:semiHidden/>
    <w:unhideWhenUsed/>
    <w:rsid w:val="00E257D7"/>
    <w:rPr>
      <w:color w:val="808080"/>
      <w:shd w:val="clear" w:color="auto" w:fill="E6E6E6"/>
    </w:rPr>
  </w:style>
  <w:style w:type="paragraph" w:styleId="ListParagraph">
    <w:name w:val="List Paragraph"/>
    <w:basedOn w:val="Normal"/>
    <w:uiPriority w:val="34"/>
    <w:qFormat/>
    <w:rsid w:val="00DE32B3"/>
    <w:pPr>
      <w:ind w:left="720"/>
      <w:contextualSpacing/>
    </w:pPr>
  </w:style>
  <w:style w:type="character" w:styleId="CommentReference">
    <w:name w:val="annotation reference"/>
    <w:basedOn w:val="DefaultParagraphFont"/>
    <w:uiPriority w:val="99"/>
    <w:semiHidden/>
    <w:unhideWhenUsed/>
    <w:rsid w:val="00DE32B3"/>
    <w:rPr>
      <w:sz w:val="16"/>
      <w:szCs w:val="16"/>
    </w:rPr>
  </w:style>
  <w:style w:type="paragraph" w:styleId="CommentText">
    <w:name w:val="annotation text"/>
    <w:basedOn w:val="Normal"/>
    <w:link w:val="CommentTextChar"/>
    <w:uiPriority w:val="99"/>
    <w:semiHidden/>
    <w:unhideWhenUsed/>
    <w:rsid w:val="00DE32B3"/>
    <w:pPr>
      <w:spacing w:line="240" w:lineRule="auto"/>
    </w:pPr>
    <w:rPr>
      <w:sz w:val="20"/>
      <w:szCs w:val="20"/>
    </w:rPr>
  </w:style>
  <w:style w:type="character" w:customStyle="1" w:styleId="CommentTextChar">
    <w:name w:val="Comment Text Char"/>
    <w:basedOn w:val="DefaultParagraphFont"/>
    <w:link w:val="CommentText"/>
    <w:uiPriority w:val="99"/>
    <w:semiHidden/>
    <w:rsid w:val="00DE32B3"/>
    <w:rPr>
      <w:sz w:val="20"/>
      <w:szCs w:val="20"/>
    </w:rPr>
  </w:style>
  <w:style w:type="character" w:customStyle="1" w:styleId="Heading1Char">
    <w:name w:val="Heading 1 Char"/>
    <w:basedOn w:val="DefaultParagraphFont"/>
    <w:link w:val="Heading1"/>
    <w:uiPriority w:val="9"/>
    <w:rsid w:val="00FE125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FE12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FE1257"/>
    <w:rPr>
      <w:rFonts w:asciiTheme="majorHAnsi" w:eastAsiaTheme="majorEastAsia" w:hAnsiTheme="majorHAnsi" w:cstheme="majorBidi"/>
      <w:i/>
      <w:iCs/>
      <w:color w:val="2F5496" w:themeColor="accent1" w:themeShade="BF"/>
    </w:rPr>
  </w:style>
  <w:style w:type="character" w:styleId="SubtleEmphasis">
    <w:name w:val="Subtle Emphasis"/>
    <w:basedOn w:val="DefaultParagraphFont"/>
    <w:uiPriority w:val="19"/>
    <w:qFormat/>
    <w:rsid w:val="00FE1257"/>
    <w:rPr>
      <w:i/>
      <w:iCs/>
      <w:color w:val="404040" w:themeColor="text1" w:themeTint="BF"/>
    </w:rPr>
  </w:style>
  <w:style w:type="table" w:styleId="TableGrid">
    <w:name w:val="Table Grid"/>
    <w:basedOn w:val="TableNormal"/>
    <w:uiPriority w:val="39"/>
    <w:rsid w:val="003B07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4442E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442E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442EB"/>
    <w:pPr>
      <w:numPr>
        <w:ilvl w:val="1"/>
      </w:numPr>
      <w:spacing w:after="120" w:line="240" w:lineRule="auto"/>
    </w:pPr>
    <w:rPr>
      <w:rFonts w:ascii="Calibri Light" w:eastAsia="SimSun" w:hAnsi="Calibri Light" w:cs="Times New Roman"/>
      <w:sz w:val="24"/>
      <w:szCs w:val="24"/>
      <w:lang w:eastAsia="en-GB"/>
    </w:rPr>
  </w:style>
  <w:style w:type="character" w:customStyle="1" w:styleId="SubtitleChar">
    <w:name w:val="Subtitle Char"/>
    <w:basedOn w:val="DefaultParagraphFont"/>
    <w:link w:val="Subtitle"/>
    <w:uiPriority w:val="11"/>
    <w:rsid w:val="004442EB"/>
    <w:rPr>
      <w:rFonts w:ascii="Calibri Light" w:eastAsia="SimSun" w:hAnsi="Calibri Light" w:cs="Times New Roman"/>
      <w:sz w:val="24"/>
      <w:szCs w:val="24"/>
      <w:lang w:eastAsia="en-GB"/>
    </w:rPr>
  </w:style>
  <w:style w:type="paragraph" w:styleId="CommentSubject">
    <w:name w:val="annotation subject"/>
    <w:basedOn w:val="CommentText"/>
    <w:next w:val="CommentText"/>
    <w:link w:val="CommentSubjectChar"/>
    <w:uiPriority w:val="99"/>
    <w:semiHidden/>
    <w:unhideWhenUsed/>
    <w:rsid w:val="00980F27"/>
    <w:rPr>
      <w:b/>
      <w:bCs/>
    </w:rPr>
  </w:style>
  <w:style w:type="character" w:customStyle="1" w:styleId="CommentSubjectChar">
    <w:name w:val="Comment Subject Char"/>
    <w:basedOn w:val="CommentTextChar"/>
    <w:link w:val="CommentSubject"/>
    <w:uiPriority w:val="99"/>
    <w:semiHidden/>
    <w:rsid w:val="00980F27"/>
    <w:rPr>
      <w:b/>
      <w:bCs/>
      <w:sz w:val="20"/>
      <w:szCs w:val="20"/>
    </w:rPr>
  </w:style>
  <w:style w:type="paragraph" w:styleId="BalloonText">
    <w:name w:val="Balloon Text"/>
    <w:basedOn w:val="Normal"/>
    <w:link w:val="BalloonTextChar"/>
    <w:uiPriority w:val="99"/>
    <w:semiHidden/>
    <w:unhideWhenUsed/>
    <w:rsid w:val="00980F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0F27"/>
    <w:rPr>
      <w:rFonts w:ascii="Segoe UI" w:hAnsi="Segoe UI" w:cs="Segoe UI"/>
      <w:sz w:val="18"/>
      <w:szCs w:val="18"/>
    </w:rPr>
  </w:style>
  <w:style w:type="character" w:customStyle="1" w:styleId="UnresolvedMention2">
    <w:name w:val="Unresolved Mention2"/>
    <w:basedOn w:val="DefaultParagraphFont"/>
    <w:uiPriority w:val="99"/>
    <w:semiHidden/>
    <w:unhideWhenUsed/>
    <w:rsid w:val="004C4544"/>
    <w:rPr>
      <w:color w:val="808080"/>
      <w:shd w:val="clear" w:color="auto" w:fill="E6E6E6"/>
    </w:rPr>
  </w:style>
  <w:style w:type="character" w:customStyle="1" w:styleId="Heading2Char">
    <w:name w:val="Heading 2 Char"/>
    <w:basedOn w:val="DefaultParagraphFont"/>
    <w:link w:val="Heading2"/>
    <w:uiPriority w:val="9"/>
    <w:rsid w:val="002F6BB3"/>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rsid w:val="002F6BB3"/>
    <w:pPr>
      <w:tabs>
        <w:tab w:val="center" w:pos="4320"/>
        <w:tab w:val="right" w:pos="8640"/>
      </w:tabs>
      <w:spacing w:after="0" w:line="240" w:lineRule="auto"/>
    </w:pPr>
    <w:rPr>
      <w:rFonts w:ascii="Garamond" w:eastAsia="Times New Roman" w:hAnsi="Garamond" w:cs="Times New Roman"/>
      <w:color w:val="008000"/>
      <w:w w:val="120"/>
      <w:sz w:val="24"/>
      <w:szCs w:val="24"/>
      <w:lang w:val="en-CA"/>
    </w:rPr>
  </w:style>
  <w:style w:type="character" w:customStyle="1" w:styleId="HeaderChar">
    <w:name w:val="Header Char"/>
    <w:basedOn w:val="DefaultParagraphFont"/>
    <w:link w:val="Header"/>
    <w:rsid w:val="002F6BB3"/>
    <w:rPr>
      <w:rFonts w:ascii="Garamond" w:eastAsia="Times New Roman" w:hAnsi="Garamond" w:cs="Times New Roman"/>
      <w:color w:val="008000"/>
      <w:w w:val="120"/>
      <w:sz w:val="24"/>
      <w:szCs w:val="24"/>
      <w:lang w:val="en-CA"/>
    </w:rPr>
  </w:style>
  <w:style w:type="paragraph" w:styleId="Revision">
    <w:name w:val="Revision"/>
    <w:hidden/>
    <w:uiPriority w:val="99"/>
    <w:semiHidden/>
    <w:rsid w:val="006E4DF1"/>
    <w:pPr>
      <w:spacing w:after="0" w:line="240" w:lineRule="auto"/>
    </w:pPr>
  </w:style>
  <w:style w:type="paragraph" w:styleId="Footer">
    <w:name w:val="footer"/>
    <w:basedOn w:val="Normal"/>
    <w:link w:val="FooterChar"/>
    <w:uiPriority w:val="99"/>
    <w:unhideWhenUsed/>
    <w:rsid w:val="004B1B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1BC3"/>
  </w:style>
  <w:style w:type="character" w:customStyle="1" w:styleId="UnresolvedMention3">
    <w:name w:val="Unresolved Mention3"/>
    <w:basedOn w:val="DefaultParagraphFont"/>
    <w:uiPriority w:val="99"/>
    <w:semiHidden/>
    <w:unhideWhenUsed/>
    <w:rsid w:val="00A1194C"/>
    <w:rPr>
      <w:color w:val="808080"/>
      <w:shd w:val="clear" w:color="auto" w:fill="E6E6E6"/>
    </w:rPr>
  </w:style>
  <w:style w:type="character" w:customStyle="1" w:styleId="UnresolvedMention">
    <w:name w:val="Unresolved Mention"/>
    <w:basedOn w:val="DefaultParagraphFont"/>
    <w:uiPriority w:val="99"/>
    <w:semiHidden/>
    <w:unhideWhenUsed/>
    <w:rsid w:val="00D44BA4"/>
    <w:rPr>
      <w:color w:val="605E5C"/>
      <w:shd w:val="clear" w:color="auto" w:fill="E1DFDD"/>
    </w:rPr>
  </w:style>
  <w:style w:type="numbering" w:styleId="1ai">
    <w:name w:val="Outline List 1"/>
    <w:basedOn w:val="NoList"/>
    <w:uiPriority w:val="99"/>
    <w:semiHidden/>
    <w:unhideWhenUsed/>
    <w:rsid w:val="00571E9B"/>
    <w:pPr>
      <w:numPr>
        <w:numId w:val="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6874796">
      <w:bodyDiv w:val="1"/>
      <w:marLeft w:val="0"/>
      <w:marRight w:val="0"/>
      <w:marTop w:val="0"/>
      <w:marBottom w:val="0"/>
      <w:divBdr>
        <w:top w:val="none" w:sz="0" w:space="0" w:color="auto"/>
        <w:left w:val="none" w:sz="0" w:space="0" w:color="auto"/>
        <w:bottom w:val="none" w:sz="0" w:space="0" w:color="auto"/>
        <w:right w:val="none" w:sz="0" w:space="0" w:color="auto"/>
      </w:divBdr>
    </w:div>
    <w:div w:id="1002393023">
      <w:bodyDiv w:val="1"/>
      <w:marLeft w:val="0"/>
      <w:marRight w:val="0"/>
      <w:marTop w:val="0"/>
      <w:marBottom w:val="0"/>
      <w:divBdr>
        <w:top w:val="none" w:sz="0" w:space="0" w:color="auto"/>
        <w:left w:val="none" w:sz="0" w:space="0" w:color="auto"/>
        <w:bottom w:val="none" w:sz="0" w:space="0" w:color="auto"/>
        <w:right w:val="none" w:sz="0" w:space="0" w:color="auto"/>
      </w:divBdr>
    </w:div>
    <w:div w:id="1319651817">
      <w:bodyDiv w:val="1"/>
      <w:marLeft w:val="0"/>
      <w:marRight w:val="0"/>
      <w:marTop w:val="0"/>
      <w:marBottom w:val="0"/>
      <w:divBdr>
        <w:top w:val="none" w:sz="0" w:space="0" w:color="auto"/>
        <w:left w:val="none" w:sz="0" w:space="0" w:color="auto"/>
        <w:bottom w:val="none" w:sz="0" w:space="0" w:color="auto"/>
        <w:right w:val="none" w:sz="0" w:space="0" w:color="auto"/>
      </w:divBdr>
    </w:div>
    <w:div w:id="1462918697">
      <w:bodyDiv w:val="1"/>
      <w:marLeft w:val="0"/>
      <w:marRight w:val="0"/>
      <w:marTop w:val="0"/>
      <w:marBottom w:val="0"/>
      <w:divBdr>
        <w:top w:val="none" w:sz="0" w:space="0" w:color="auto"/>
        <w:left w:val="none" w:sz="0" w:space="0" w:color="auto"/>
        <w:bottom w:val="none" w:sz="0" w:space="0" w:color="auto"/>
        <w:right w:val="none" w:sz="0" w:space="0" w:color="auto"/>
      </w:divBdr>
    </w:div>
    <w:div w:id="1567495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epoc.cochrane.org/resources/epoc-resources-review-authors"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rd.york.ac.uk/PROSPERO/display_record.php?ID=CRD42018089986"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healthit.gov/policy-researchers-implementers/clinical-decision-support-cds" TargetMode="External"/><Relationship Id="rId5" Type="http://schemas.openxmlformats.org/officeDocument/2006/relationships/webSettings" Target="webSettings.xml"/><Relationship Id="rId15" Type="http://schemas.openxmlformats.org/officeDocument/2006/relationships/hyperlink" Target="http://epoc.cochrane.org/resources/epoc-resources-review-authors" TargetMode="External"/><Relationship Id="rId10" Type="http://schemas.openxmlformats.org/officeDocument/2006/relationships/hyperlink" Target="https://www.gov.uk/government/uploads/system/uploads/attachment_data/file/550866/Wachter_Review_Accessible.pdf" TargetMode="Externa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epoc.cochrane.org/sites/epoc.cochrane.org/files/public/uploads/Resources-for-authors2017/what_outcomes_should_be_reported_in_epoc_review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DAF1E4-5029-4EB5-B441-FAD3C42C34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8</Pages>
  <Words>15017</Words>
  <Characters>85600</Characters>
  <Application>Microsoft Office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004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 Neame</dc:creator>
  <cp:lastModifiedBy>Hawcutt, Daniel</cp:lastModifiedBy>
  <cp:revision>3</cp:revision>
  <dcterms:created xsi:type="dcterms:W3CDTF">2018-10-23T13:04:00Z</dcterms:created>
  <dcterms:modified xsi:type="dcterms:W3CDTF">2018-10-23T13:26:00Z</dcterms:modified>
</cp:coreProperties>
</file>